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2853AB56" w14:textId="6DAEAC0F" w:rsidR="00497D18" w:rsidRDefault="00497D18" w:rsidP="00497D18">
      <w:pPr>
        <w:pStyle w:val="ListParagraph"/>
        <w:numPr>
          <w:ilvl w:val="0"/>
          <w:numId w:val="6"/>
        </w:numPr>
      </w:pPr>
      <w:r>
        <w:t>MJM's dissertation starts with a much more interesting and broadly interesting tone. I should find a way to begin the introduction with a more commonly understood exchange of knowledge</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proofErr w:type="spellStart"/>
      <w:r>
        <w:t>Command+Option+Control+Shift</w:t>
      </w:r>
      <w:proofErr w:type="spellEnd"/>
      <w:r>
        <w: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1D126B" w:rsidRDefault="005119FA" w:rsidP="005119FA">
      <w:pPr>
        <w:pStyle w:val="ListParagraph"/>
        <w:numPr>
          <w:ilvl w:val="2"/>
          <w:numId w:val="6"/>
        </w:numPr>
        <w:rPr>
          <w:color w:val="0000FF"/>
        </w:rPr>
      </w:pPr>
      <w:r>
        <w:rPr>
          <w:color w:val="B2A1C7" w:themeColor="accent4" w:themeTint="99"/>
        </w:rPr>
        <w:t>Purple text is references.</w:t>
      </w:r>
    </w:p>
    <w:p w14:paraId="288EFA0C" w14:textId="77777777" w:rsidR="00C90AD4" w:rsidRDefault="004754D1" w:rsidP="0027468F">
      <w:pPr>
        <w:pStyle w:val="Heading1"/>
      </w:pPr>
      <w:bookmarkStart w:id="2" w:name="_Toc239477760"/>
      <w:r>
        <w:t>COVER PAGE</w:t>
      </w:r>
      <w:bookmarkEnd w:id="1"/>
      <w:bookmarkEnd w:id="2"/>
    </w:p>
    <w:p w14:paraId="6D017F02" w14:textId="5645BDC1" w:rsidR="004754D1" w:rsidRDefault="004754D1" w:rsidP="0027468F">
      <w:pPr>
        <w:pStyle w:val="Heading1"/>
      </w:pPr>
      <w:bookmarkStart w:id="3" w:name="_Toc364687493"/>
      <w:bookmarkStart w:id="4" w:name="_Toc239477761"/>
      <w:r>
        <w:t>TITLE PAGE</w:t>
      </w:r>
      <w:bookmarkEnd w:id="3"/>
      <w:bookmarkEnd w:id="4"/>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07286685" w:rsidR="004754D1" w:rsidRDefault="00A0412E" w:rsidP="00C90AD4">
      <w:pPr>
        <w:pStyle w:val="Heading1"/>
      </w:pPr>
      <w:r>
        <w:br w:type="page"/>
      </w:r>
      <w:bookmarkStart w:id="5" w:name="_Toc364687494"/>
      <w:bookmarkStart w:id="6" w:name="_Toc239477762"/>
      <w:r w:rsidR="004754D1">
        <w:t>SIGNATURE PAGE</w:t>
      </w:r>
      <w:bookmarkEnd w:id="5"/>
      <w:bookmarkEnd w:id="6"/>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proofErr w:type="spellStart"/>
      <w:r>
        <w:t>Brenton</w:t>
      </w:r>
      <w:proofErr w:type="spellEnd"/>
      <w:r>
        <w:t xml:space="preserve"> R. </w:t>
      </w:r>
      <w:proofErr w:type="spellStart"/>
      <w:r>
        <w:t>Graveley</w:t>
      </w:r>
      <w:proofErr w:type="spellEnd"/>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proofErr w:type="spellStart"/>
      <w:r>
        <w:t>Zhiping</w:t>
      </w:r>
      <w:proofErr w:type="spellEnd"/>
      <w:r>
        <w:t xml:space="preserve"> </w:t>
      </w:r>
      <w:proofErr w:type="spellStart"/>
      <w:r>
        <w:t>Weng</w:t>
      </w:r>
      <w:proofErr w:type="spellEnd"/>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w:t>
      </w:r>
      <w:proofErr w:type="spellStart"/>
      <w:r w:rsidRPr="00A0412E">
        <w:t>Carruthers</w:t>
      </w:r>
      <w:proofErr w:type="spellEnd"/>
      <w:r w:rsidRPr="00A0412E">
        <w:t xml:space="preserve">,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33F1AD52" w:rsidR="00C121DB" w:rsidRDefault="00D814B1" w:rsidP="00C90AD4">
      <w:pPr>
        <w:pStyle w:val="Heading1"/>
      </w:pPr>
      <w:r>
        <w:rPr>
          <w:sz w:val="36"/>
          <w:szCs w:val="36"/>
        </w:rPr>
        <w:br w:type="page"/>
      </w:r>
      <w:bookmarkStart w:id="7" w:name="_Toc237332389"/>
      <w:bookmarkStart w:id="8" w:name="_Toc364687495"/>
      <w:bookmarkStart w:id="9" w:name="_Toc239477763"/>
      <w:r w:rsidR="00C121DB">
        <w:t>Front Matter</w:t>
      </w:r>
      <w:bookmarkEnd w:id="7"/>
      <w:bookmarkEnd w:id="8"/>
      <w:bookmarkEnd w:id="9"/>
    </w:p>
    <w:p w14:paraId="25C5B05F" w14:textId="77777777" w:rsidR="00A0412E" w:rsidRDefault="00C121DB" w:rsidP="00D814B1">
      <w:pPr>
        <w:pStyle w:val="Heading2"/>
      </w:pPr>
      <w:bookmarkStart w:id="10" w:name="_Toc237332390"/>
      <w:bookmarkStart w:id="11" w:name="_Toc364687496"/>
      <w:bookmarkStart w:id="12" w:name="_Toc239477764"/>
      <w:r>
        <w:t>Dedication</w:t>
      </w:r>
      <w:bookmarkEnd w:id="10"/>
      <w:bookmarkEnd w:id="11"/>
      <w:bookmarkEnd w:id="12"/>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3" w:name="_Toc237332391"/>
      <w:bookmarkStart w:id="14" w:name="_Toc364687497"/>
      <w:bookmarkStart w:id="15" w:name="_Toc239477765"/>
      <w:r>
        <w:t>Acknowledgements</w:t>
      </w:r>
      <w:bookmarkEnd w:id="13"/>
      <w:bookmarkEnd w:id="14"/>
      <w:bookmarkEnd w:id="15"/>
    </w:p>
    <w:p w14:paraId="4CADA46C" w14:textId="034004C6" w:rsidR="00C96425" w:rsidRDefault="00606094" w:rsidP="00B473B9">
      <w:pPr>
        <w:pStyle w:val="ThesisNormalCompressed"/>
      </w:pPr>
      <w:r>
        <w:t xml:space="preserve">First I would like to acknowledge and thank Laura </w:t>
      </w:r>
      <w:proofErr w:type="spellStart"/>
      <w:r>
        <w:t>Geagan</w:t>
      </w:r>
      <w:proofErr w:type="spellEnd"/>
      <w:r>
        <w:t xml:space="preserve"> and Rebecca </w:t>
      </w:r>
      <w:proofErr w:type="spellStart"/>
      <w:r>
        <w:t>Sendak</w:t>
      </w:r>
      <w:proofErr w:type="spellEnd"/>
      <w:r>
        <w:t xml:space="preserve"> at Genzyme. They were </w:t>
      </w:r>
      <w:r w:rsidR="00E572AA">
        <w:t xml:space="preserve">my </w:t>
      </w:r>
      <w:r>
        <w:t xml:space="preserve">supervisors while I was a research associate there, and </w:t>
      </w:r>
      <w:r w:rsidR="00E572AA">
        <w:t xml:space="preserve">assisted and encouraged my transition back to </w:t>
      </w:r>
      <w:r>
        <w:t>graduate school.</w:t>
      </w:r>
      <w:r w:rsidR="00CC10C3">
        <w:t xml:space="preserve"> </w:t>
      </w:r>
      <w:r w:rsidR="00C96425">
        <w:t>Without</w:t>
      </w:r>
      <w:r>
        <w:t xml:space="preserve"> the confidence they instilled in my abilities as a young scientist in, I doubt I would have ever signed up for more school. </w:t>
      </w:r>
    </w:p>
    <w:p w14:paraId="7507BF48" w14:textId="1827BF46" w:rsidR="00606094" w:rsidRDefault="00606094" w:rsidP="00B473B9">
      <w:pPr>
        <w:pStyle w:val="ThesisNormalCompressed"/>
      </w:pPr>
      <w:r>
        <w:t xml:space="preserve">Next I’d like to thank Melissa. </w:t>
      </w:r>
      <w:r w:rsidR="00E572AA">
        <w:t>D</w:t>
      </w:r>
      <w:r>
        <w:t>uring my 1</w:t>
      </w:r>
      <w:r w:rsidRPr="00606094">
        <w:rPr>
          <w:vertAlign w:val="superscript"/>
        </w:rPr>
        <w:t>st</w:t>
      </w:r>
      <w:r>
        <w:t xml:space="preserve"> year retreat at Wood’s Hole I first learned</w:t>
      </w:r>
      <w:r w:rsidR="00E572AA">
        <w:t xml:space="preserve"> that Melissa is a </w:t>
      </w:r>
      <w:r>
        <w:t xml:space="preserve">fantastic </w:t>
      </w:r>
      <w:r w:rsidR="009272B0">
        <w:t>communicator</w:t>
      </w:r>
      <w:r>
        <w:t xml:space="preserve"> of </w:t>
      </w:r>
      <w:r w:rsidR="009272B0">
        <w:t>interesting</w:t>
      </w:r>
      <w:r>
        <w:t xml:space="preserve"> and important science. When she brought out her </w:t>
      </w:r>
      <w:r w:rsidR="0091479D">
        <w:t>rope representing the unspliced</w:t>
      </w:r>
      <w:r>
        <w:t xml:space="preserve"> pre-mRNA of </w:t>
      </w:r>
      <w:proofErr w:type="spellStart"/>
      <w:r w:rsidRPr="009272B0">
        <w:rPr>
          <w:i/>
        </w:rPr>
        <w:t>dystrophin</w:t>
      </w:r>
      <w:proofErr w:type="spellEnd"/>
      <w:r>
        <w:t>—a rope that reach</w:t>
      </w:r>
      <w:r w:rsidR="00E572AA">
        <w:t>ed</w:t>
      </w:r>
      <w:r>
        <w:t xml:space="preserve"> to the back of a rather large audit</w:t>
      </w:r>
      <w:r w:rsidR="00E572AA">
        <w:t>orium—and then dramatically held</w:t>
      </w:r>
      <w:r>
        <w:t xml:space="preserve"> </w:t>
      </w:r>
      <w:r w:rsidR="00E572AA">
        <w:t>up</w:t>
      </w:r>
      <w:r>
        <w:t xml:space="preserve"> a </w:t>
      </w:r>
      <w:r w:rsidR="00E572AA">
        <w:t xml:space="preserve">No.2 </w:t>
      </w:r>
      <w:r>
        <w:t>pencil representing the final mRNA pro</w:t>
      </w:r>
      <w:r w:rsidR="00C96425">
        <w:t>duct, bo</w:t>
      </w:r>
      <w:r w:rsidR="00E572AA">
        <w:t xml:space="preserve">th to scale, I knew </w:t>
      </w:r>
      <w:r w:rsidR="00402F3A">
        <w:t xml:space="preserve">the that I wanted to do my graduate </w:t>
      </w:r>
      <w:r w:rsidR="00E572AA">
        <w:t>research</w:t>
      </w:r>
      <w:r w:rsidR="00C96425">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Default="00C96425" w:rsidP="00B473B9">
      <w:pPr>
        <w:pStyle w:val="ThesisNormalCompressed"/>
      </w:pPr>
      <w:r>
        <w:t xml:space="preserve">Soon after joining Melissa’s lab, and </w:t>
      </w:r>
      <w:r w:rsidR="00E572AA">
        <w:t>a</w:t>
      </w:r>
      <w:r>
        <w:t xml:space="preserve"> </w:t>
      </w:r>
      <w:r w:rsidR="00E572AA">
        <w:t>project</w:t>
      </w:r>
      <w:r>
        <w:t xml:space="preserve"> going well, it was proposed to me that I be a joint student between Melissa and Phil. It was not difficult to not jump at the opportunity to be </w:t>
      </w:r>
      <w:r w:rsidR="005119FA">
        <w:t>advised</w:t>
      </w:r>
      <w:r>
        <w:t xml:space="preserve"> by </w:t>
      </w:r>
      <w:r>
        <w:rPr>
          <w:i/>
        </w:rPr>
        <w:t>two</w:t>
      </w:r>
      <w:r>
        <w:t xml:space="preserve"> Howard Hughes </w:t>
      </w:r>
      <w:r w:rsidR="00E572AA">
        <w:t>I</w:t>
      </w:r>
      <w:r>
        <w:t xml:space="preserve">nvestigators, and I also haven’t regretted the decision. Over the past few years, I have been continually amazed at the depth of Phil’s </w:t>
      </w:r>
      <w:r w:rsidR="009272B0">
        <w:t>knowledge</w:t>
      </w:r>
      <w:r>
        <w:t xml:space="preserve">, </w:t>
      </w:r>
      <w:r w:rsidR="00402F3A">
        <w:t>in</w:t>
      </w:r>
      <w:r>
        <w:t xml:space="preserve"> scientific and </w:t>
      </w:r>
      <w:r w:rsidR="00402F3A">
        <w:t>general</w:t>
      </w:r>
      <w:r>
        <w:t xml:space="preserve">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w:t>
      </w:r>
      <w:r w:rsidR="00E572AA">
        <w:t xml:space="preserve"> </w:t>
      </w:r>
      <w:r>
        <w:t>and growth.</w:t>
      </w:r>
      <w:r w:rsidR="00CC10C3">
        <w:t xml:space="preserve"> </w:t>
      </w:r>
      <w:r>
        <w:t>Thank you Phil for everything I’ve learned.</w:t>
      </w:r>
    </w:p>
    <w:p w14:paraId="324748DA" w14:textId="6C34CC6E" w:rsidR="00D55552" w:rsidRDefault="00C96425" w:rsidP="00B473B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 xml:space="preserve">Thanks to Scot, Job, and especially </w:t>
      </w:r>
      <w:proofErr w:type="spellStart"/>
      <w:r>
        <w:t>Zhiping</w:t>
      </w:r>
      <w:proofErr w:type="spellEnd"/>
      <w:r>
        <w:t xml:space="preserve"> for all the guidance.</w:t>
      </w:r>
    </w:p>
    <w:p w14:paraId="798AF714" w14:textId="77777777" w:rsidR="00C96425" w:rsidRDefault="00C96425" w:rsidP="00B473B9">
      <w:pPr>
        <w:pStyle w:val="ThesisNormalCompressed"/>
      </w:pPr>
    </w:p>
    <w:p w14:paraId="6335B599" w14:textId="77777777" w:rsidR="00C96425" w:rsidRDefault="00C96425" w:rsidP="00B473B9">
      <w:pPr>
        <w:pStyle w:val="ThesisNormalCompressed"/>
      </w:pP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proofErr w:type="spellStart"/>
      <w:r>
        <w:t>Alper</w:t>
      </w:r>
      <w:proofErr w:type="spellEnd"/>
    </w:p>
    <w:p w14:paraId="0E005A1D" w14:textId="5F9F0A4F" w:rsidR="00D55552" w:rsidRDefault="00D55552" w:rsidP="00673D3A">
      <w:pPr>
        <w:pStyle w:val="CompressedNumberedOutline"/>
      </w:pPr>
      <w:proofErr w:type="spellStart"/>
      <w:r>
        <w:t>Amrit</w:t>
      </w:r>
      <w:proofErr w:type="spellEnd"/>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proofErr w:type="spellStart"/>
      <w:r>
        <w:t>Muro</w:t>
      </w:r>
      <w:proofErr w:type="spellEnd"/>
    </w:p>
    <w:p w14:paraId="4FBEAD57" w14:textId="4CA43DCF" w:rsidR="00D55552" w:rsidRDefault="00D55552" w:rsidP="00673D3A">
      <w:pPr>
        <w:pStyle w:val="CompressedNumberedOutline"/>
      </w:pPr>
      <w:proofErr w:type="spellStart"/>
      <w:r>
        <w:t>Graveley</w:t>
      </w:r>
      <w:proofErr w:type="spellEnd"/>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proofErr w:type="spellStart"/>
      <w:r>
        <w:t>Ogo</w:t>
      </w:r>
      <w:proofErr w:type="spellEnd"/>
    </w:p>
    <w:p w14:paraId="0C8E17C4" w14:textId="21D1F2F7" w:rsidR="00D55552" w:rsidRDefault="00D55552" w:rsidP="00673D3A">
      <w:pPr>
        <w:pStyle w:val="CompressedNumberedOutline"/>
      </w:pPr>
      <w:r>
        <w:t>Family</w:t>
      </w:r>
    </w:p>
    <w:p w14:paraId="4C8E1385" w14:textId="018FBD2C" w:rsidR="00402F3A" w:rsidRPr="00383C04" w:rsidRDefault="00402F3A" w:rsidP="00673D3A">
      <w:pPr>
        <w:pStyle w:val="CompressedNumberedOutline"/>
      </w:pPr>
      <w:r>
        <w:t>Jul Owen</w:t>
      </w:r>
    </w:p>
    <w:p w14:paraId="45866C74" w14:textId="0BC623B3" w:rsidR="00FF0906" w:rsidRDefault="00D814B1" w:rsidP="00C90AD4">
      <w:pPr>
        <w:pStyle w:val="Heading2"/>
      </w:pPr>
      <w:r>
        <w:br w:type="page"/>
      </w:r>
      <w:bookmarkStart w:id="16" w:name="_Toc237332393"/>
      <w:bookmarkStart w:id="17" w:name="_Toc239477766"/>
      <w:r w:rsidR="00C121DB">
        <w:t>Table of Contents</w:t>
      </w:r>
      <w:bookmarkEnd w:id="16"/>
      <w:bookmarkEnd w:id="17"/>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324BFD">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Pr>
          <w:noProof/>
        </w:rPr>
        <w:t>2</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Pr>
          <w:noProof/>
        </w:rPr>
        <w:t>4</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Pr>
          <w:noProof/>
        </w:rPr>
        <w:t>6</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Pr>
          <w:noProof/>
        </w:rPr>
        <w:t>9</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Pr>
          <w:noProof/>
        </w:rPr>
        <w:t>10</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Pr>
          <w:noProof/>
        </w:rPr>
        <w:t>11</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Pr>
          <w:noProof/>
        </w:rPr>
        <w:t>14</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Pr>
          <w:noProof/>
        </w:rPr>
        <w:t>17</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Pr>
          <w:noProof/>
        </w:rPr>
        <w:t>19</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Pr>
          <w:noProof/>
        </w:rPr>
        <w:t>21</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Pr>
          <w:noProof/>
        </w:rPr>
        <w:t>23</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Pr>
          <w:noProof/>
        </w:rPr>
        <w:t>25</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Pr>
          <w:noProof/>
        </w:rPr>
        <w:t>26</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Pr>
          <w:noProof/>
        </w:rPr>
        <w:t>41</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Pr>
          <w:noProof/>
        </w:rPr>
        <w:t>47</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Pr>
          <w:noProof/>
        </w:rPr>
        <w:t>56</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Pr>
          <w:noProof/>
        </w:rPr>
        <w:t>90</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Pr>
          <w:noProof/>
        </w:rPr>
        <w:t>92</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Pr>
          <w:noProof/>
        </w:rPr>
        <w:t>93</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Pr>
          <w:noProof/>
        </w:rPr>
        <w:t>94</w:t>
      </w:r>
      <w:r>
        <w:rPr>
          <w:noProof/>
        </w:rPr>
        <w:fldChar w:fldCharType="end"/>
      </w:r>
    </w:p>
    <w:p w14:paraId="7C1E7FB8" w14:textId="77777777" w:rsidR="004754D1" w:rsidRPr="004754D1" w:rsidRDefault="004754D1" w:rsidP="004754D1">
      <w:r>
        <w:fldChar w:fldCharType="end"/>
      </w:r>
    </w:p>
    <w:p w14:paraId="7E772077" w14:textId="5F7F34E4" w:rsidR="004754D1" w:rsidRDefault="004754D1" w:rsidP="00324BFD">
      <w:pPr>
        <w:pStyle w:val="Heading2"/>
      </w:pPr>
      <w:bookmarkStart w:id="18" w:name="_Toc237332392"/>
      <w:r>
        <w:br w:type="page"/>
      </w:r>
      <w:bookmarkStart w:id="19" w:name="_Toc364687498"/>
      <w:bookmarkStart w:id="20" w:name="_Toc239477767"/>
      <w:r>
        <w:t>Abstract</w:t>
      </w:r>
      <w:bookmarkEnd w:id="18"/>
      <w:bookmarkEnd w:id="19"/>
      <w:bookmarkEnd w:id="20"/>
    </w:p>
    <w:p w14:paraId="50FB7847" w14:textId="0482DDE0" w:rsidR="00C121DB" w:rsidRDefault="00DA1078" w:rsidP="00324BFD">
      <w:pPr>
        <w:pStyle w:val="Heading2"/>
      </w:pPr>
      <w:r>
        <w:br w:type="page"/>
      </w:r>
      <w:bookmarkStart w:id="21" w:name="_Toc237332394"/>
      <w:bookmarkStart w:id="22" w:name="_Toc364687499"/>
      <w:bookmarkStart w:id="23" w:name="_Toc239477768"/>
      <w:r w:rsidR="00C121DB">
        <w:t>List of Tables</w:t>
      </w:r>
      <w:bookmarkEnd w:id="21"/>
      <w:bookmarkEnd w:id="22"/>
      <w:bookmarkEnd w:id="23"/>
    </w:p>
    <w:p w14:paraId="22E66491" w14:textId="77777777" w:rsidR="00922A5B"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922A5B">
        <w:rPr>
          <w:noProof/>
        </w:rPr>
        <w:t>Table 2</w:t>
      </w:r>
      <w:r w:rsidR="00922A5B">
        <w:rPr>
          <w:noProof/>
        </w:rPr>
        <w:noBreakHyphen/>
        <w:t>1, A set of 10 genes investigated for splicing coordination using SeqZip</w:t>
      </w:r>
      <w:r w:rsidR="00922A5B">
        <w:rPr>
          <w:noProof/>
        </w:rPr>
        <w:tab/>
      </w:r>
      <w:r w:rsidR="00922A5B">
        <w:rPr>
          <w:noProof/>
        </w:rPr>
        <w:fldChar w:fldCharType="begin"/>
      </w:r>
      <w:r w:rsidR="00922A5B">
        <w:rPr>
          <w:noProof/>
        </w:rPr>
        <w:instrText xml:space="preserve"> PAGEREF _Toc239322446 \h </w:instrText>
      </w:r>
      <w:r w:rsidR="00922A5B">
        <w:rPr>
          <w:noProof/>
        </w:rPr>
      </w:r>
      <w:r w:rsidR="00922A5B">
        <w:rPr>
          <w:noProof/>
        </w:rPr>
        <w:fldChar w:fldCharType="separate"/>
      </w:r>
      <w:r w:rsidR="00324BFD">
        <w:rPr>
          <w:noProof/>
        </w:rPr>
        <w:t>45</w:t>
      </w:r>
      <w:r w:rsidR="00922A5B">
        <w:rPr>
          <w:noProof/>
        </w:rPr>
        <w:fldChar w:fldCharType="end"/>
      </w:r>
    </w:p>
    <w:p w14:paraId="7BACD57B" w14:textId="77777777" w:rsidR="00922A5B" w:rsidRDefault="00922A5B">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39322447 \h </w:instrText>
      </w:r>
      <w:r>
        <w:rPr>
          <w:noProof/>
        </w:rPr>
      </w:r>
      <w:r>
        <w:rPr>
          <w:noProof/>
        </w:rPr>
        <w:fldChar w:fldCharType="separate"/>
      </w:r>
      <w:r w:rsidR="00324BFD">
        <w:rPr>
          <w:noProof/>
        </w:rPr>
        <w:t>48</w:t>
      </w:r>
      <w:r>
        <w:rPr>
          <w:noProof/>
        </w:rPr>
        <w:fldChar w:fldCharType="end"/>
      </w:r>
    </w:p>
    <w:p w14:paraId="1044643A" w14:textId="77777777" w:rsidR="00D914D9" w:rsidRPr="00D914D9" w:rsidRDefault="00D914D9" w:rsidP="00D914D9">
      <w:r>
        <w:fldChar w:fldCharType="end"/>
      </w:r>
    </w:p>
    <w:p w14:paraId="5A422956" w14:textId="292A565C" w:rsidR="00C121DB" w:rsidRDefault="00FF0906" w:rsidP="00324BFD">
      <w:pPr>
        <w:pStyle w:val="Heading2"/>
      </w:pPr>
      <w:r>
        <w:br w:type="page"/>
      </w:r>
      <w:bookmarkStart w:id="24" w:name="_Toc237332395"/>
      <w:bookmarkStart w:id="25" w:name="_Toc364687500"/>
      <w:bookmarkStart w:id="26" w:name="_Toc239477769"/>
      <w:r w:rsidR="00C121DB">
        <w:t>List of Figures</w:t>
      </w:r>
      <w:bookmarkEnd w:id="24"/>
      <w:bookmarkEnd w:id="25"/>
      <w:bookmarkEnd w:id="26"/>
    </w:p>
    <w:p w14:paraId="35C690BD" w14:textId="77777777" w:rsidR="00922A5B"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2A5B">
        <w:rPr>
          <w:noProof/>
        </w:rPr>
        <w:t>Figure 1</w:t>
      </w:r>
      <w:r w:rsidR="00922A5B">
        <w:rPr>
          <w:noProof/>
        </w:rPr>
        <w:noBreakHyphen/>
        <w:t>1, Limitations of Sequencing technologies for the study of splicing coordination</w:t>
      </w:r>
      <w:r w:rsidR="00922A5B">
        <w:rPr>
          <w:noProof/>
        </w:rPr>
        <w:tab/>
      </w:r>
      <w:r w:rsidR="00922A5B">
        <w:rPr>
          <w:noProof/>
        </w:rPr>
        <w:fldChar w:fldCharType="begin"/>
      </w:r>
      <w:r w:rsidR="00922A5B">
        <w:rPr>
          <w:noProof/>
        </w:rPr>
        <w:instrText xml:space="preserve"> PAGEREF _Toc239322448 \h </w:instrText>
      </w:r>
      <w:r w:rsidR="00922A5B">
        <w:rPr>
          <w:noProof/>
        </w:rPr>
      </w:r>
      <w:r w:rsidR="00922A5B">
        <w:rPr>
          <w:noProof/>
        </w:rPr>
        <w:fldChar w:fldCharType="separate"/>
      </w:r>
      <w:r w:rsidR="00324BFD">
        <w:rPr>
          <w:noProof/>
        </w:rPr>
        <w:t>34</w:t>
      </w:r>
      <w:r w:rsidR="00922A5B">
        <w:rPr>
          <w:noProof/>
        </w:rPr>
        <w:fldChar w:fldCharType="end"/>
      </w:r>
    </w:p>
    <w:p w14:paraId="1DAB7AC7" w14:textId="77777777" w:rsidR="00922A5B" w:rsidRDefault="00922A5B">
      <w:pPr>
        <w:pStyle w:val="TableofFigures"/>
        <w:tabs>
          <w:tab w:val="right" w:leader="dot" w:pos="8630"/>
        </w:tabs>
        <w:rPr>
          <w:rFonts w:asciiTheme="minorHAnsi" w:hAnsiTheme="minorHAnsi"/>
          <w:noProof/>
          <w:lang w:eastAsia="ja-JP"/>
        </w:rPr>
      </w:pPr>
      <w:r>
        <w:rPr>
          <w:noProof/>
        </w:rPr>
        <w:t>Figure 1</w:t>
      </w:r>
      <w:r>
        <w:rPr>
          <w:noProof/>
        </w:rPr>
        <w:noBreakHyphen/>
        <w:t>2, Mouse piRNA dynamics across developmental time</w:t>
      </w:r>
      <w:r>
        <w:rPr>
          <w:noProof/>
        </w:rPr>
        <w:tab/>
      </w:r>
      <w:r>
        <w:rPr>
          <w:noProof/>
        </w:rPr>
        <w:fldChar w:fldCharType="begin"/>
      </w:r>
      <w:r>
        <w:rPr>
          <w:noProof/>
        </w:rPr>
        <w:instrText xml:space="preserve"> PAGEREF _Toc239322449 \h </w:instrText>
      </w:r>
      <w:r>
        <w:rPr>
          <w:noProof/>
        </w:rPr>
      </w:r>
      <w:r>
        <w:rPr>
          <w:noProof/>
        </w:rPr>
        <w:fldChar w:fldCharType="separate"/>
      </w:r>
      <w:r w:rsidR="00324BFD">
        <w:rPr>
          <w:noProof/>
        </w:rPr>
        <w:t>38</w:t>
      </w:r>
      <w:r>
        <w:rPr>
          <w:noProof/>
        </w:rPr>
        <w:fldChar w:fldCharType="end"/>
      </w:r>
    </w:p>
    <w:p w14:paraId="5691EF25"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1 - SeqZip quantification of fragmented in vitro transcribed RNAs</w:t>
      </w:r>
      <w:r>
        <w:rPr>
          <w:noProof/>
        </w:rPr>
        <w:tab/>
      </w:r>
      <w:r>
        <w:rPr>
          <w:noProof/>
        </w:rPr>
        <w:fldChar w:fldCharType="begin"/>
      </w:r>
      <w:r>
        <w:rPr>
          <w:noProof/>
        </w:rPr>
        <w:instrText xml:space="preserve"> PAGEREF _Toc239322450 \h </w:instrText>
      </w:r>
      <w:r>
        <w:rPr>
          <w:noProof/>
        </w:rPr>
      </w:r>
      <w:r>
        <w:rPr>
          <w:noProof/>
        </w:rPr>
        <w:fldChar w:fldCharType="separate"/>
      </w:r>
      <w:r w:rsidR="00324BFD">
        <w:rPr>
          <w:noProof/>
        </w:rPr>
        <w:t>46</w:t>
      </w:r>
      <w:r>
        <w:rPr>
          <w:noProof/>
        </w:rPr>
        <w:fldChar w:fldCharType="end"/>
      </w:r>
    </w:p>
    <w:p w14:paraId="379049E4"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2, Quantificaiton of trans-transcript effect for different [RNA]</w:t>
      </w:r>
      <w:r>
        <w:rPr>
          <w:noProof/>
        </w:rPr>
        <w:tab/>
      </w:r>
      <w:r>
        <w:rPr>
          <w:noProof/>
        </w:rPr>
        <w:fldChar w:fldCharType="begin"/>
      </w:r>
      <w:r>
        <w:rPr>
          <w:noProof/>
        </w:rPr>
        <w:instrText xml:space="preserve"> PAGEREF _Toc239322451 \h </w:instrText>
      </w:r>
      <w:r>
        <w:rPr>
          <w:noProof/>
        </w:rPr>
      </w:r>
      <w:r>
        <w:rPr>
          <w:noProof/>
        </w:rPr>
        <w:fldChar w:fldCharType="separate"/>
      </w:r>
      <w:r w:rsidR="00324BFD">
        <w:rPr>
          <w:noProof/>
        </w:rPr>
        <w:t>46</w:t>
      </w:r>
      <w:r>
        <w:rPr>
          <w:noProof/>
        </w:rPr>
        <w:fldChar w:fldCharType="end"/>
      </w:r>
    </w:p>
    <w:p w14:paraId="356F7570"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1, Unstranded RNA-Seq suggests poly(a)+ piRNA precusor transcripts</w:t>
      </w:r>
      <w:r>
        <w:rPr>
          <w:noProof/>
        </w:rPr>
        <w:tab/>
      </w:r>
      <w:r>
        <w:rPr>
          <w:noProof/>
        </w:rPr>
        <w:fldChar w:fldCharType="begin"/>
      </w:r>
      <w:r>
        <w:rPr>
          <w:noProof/>
        </w:rPr>
        <w:instrText xml:space="preserve"> PAGEREF _Toc239322452 \h </w:instrText>
      </w:r>
      <w:r>
        <w:rPr>
          <w:noProof/>
        </w:rPr>
      </w:r>
      <w:r>
        <w:rPr>
          <w:noProof/>
        </w:rPr>
        <w:fldChar w:fldCharType="separate"/>
      </w:r>
      <w:r w:rsidR="00324BFD">
        <w:rPr>
          <w:noProof/>
        </w:rPr>
        <w:t>52</w:t>
      </w:r>
      <w:r>
        <w:rPr>
          <w:noProof/>
        </w:rPr>
        <w:fldChar w:fldCharType="end"/>
      </w:r>
    </w:p>
    <w:p w14:paraId="0FF919B7"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2, piRNAs that don't map to genome do map to spliced precursor transcripts</w:t>
      </w:r>
      <w:r>
        <w:rPr>
          <w:noProof/>
        </w:rPr>
        <w:tab/>
      </w:r>
      <w:r>
        <w:rPr>
          <w:noProof/>
        </w:rPr>
        <w:fldChar w:fldCharType="begin"/>
      </w:r>
      <w:r>
        <w:rPr>
          <w:noProof/>
        </w:rPr>
        <w:instrText xml:space="preserve"> PAGEREF _Toc239322453 \h </w:instrText>
      </w:r>
      <w:r>
        <w:rPr>
          <w:noProof/>
        </w:rPr>
      </w:r>
      <w:r>
        <w:rPr>
          <w:noProof/>
        </w:rPr>
        <w:fldChar w:fldCharType="separate"/>
      </w:r>
      <w:r w:rsidR="00324BFD">
        <w:rPr>
          <w:noProof/>
        </w:rPr>
        <w:t>52</w:t>
      </w:r>
      <w:r>
        <w:rPr>
          <w:noProof/>
        </w:rPr>
        <w:fldChar w:fldCharType="end"/>
      </w:r>
    </w:p>
    <w:p w14:paraId="625C34A8"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3, RT-PCR can not be used to demonstrate continuous precursor transcripts</w:t>
      </w:r>
      <w:r>
        <w:rPr>
          <w:noProof/>
        </w:rPr>
        <w:tab/>
      </w:r>
      <w:r>
        <w:rPr>
          <w:noProof/>
        </w:rPr>
        <w:fldChar w:fldCharType="begin"/>
      </w:r>
      <w:r>
        <w:rPr>
          <w:noProof/>
        </w:rPr>
        <w:instrText xml:space="preserve"> PAGEREF _Toc239322454 \h </w:instrText>
      </w:r>
      <w:r>
        <w:rPr>
          <w:noProof/>
        </w:rPr>
      </w:r>
      <w:r>
        <w:rPr>
          <w:noProof/>
        </w:rPr>
        <w:fldChar w:fldCharType="separate"/>
      </w:r>
      <w:r w:rsidR="00324BFD">
        <w:rPr>
          <w:noProof/>
        </w:rPr>
        <w:t>49</w:t>
      </w:r>
      <w:r>
        <w:rPr>
          <w:noProof/>
        </w:rPr>
        <w:fldChar w:fldCharType="end"/>
      </w:r>
    </w:p>
    <w:p w14:paraId="065CED32"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4, Precursor transcripts are only seen in testes RNA-Seq samples</w:t>
      </w:r>
      <w:r>
        <w:rPr>
          <w:noProof/>
        </w:rPr>
        <w:tab/>
      </w:r>
      <w:r>
        <w:rPr>
          <w:noProof/>
        </w:rPr>
        <w:fldChar w:fldCharType="begin"/>
      </w:r>
      <w:r>
        <w:rPr>
          <w:noProof/>
        </w:rPr>
        <w:instrText xml:space="preserve"> PAGEREF _Toc239322455 \h </w:instrText>
      </w:r>
      <w:r>
        <w:rPr>
          <w:noProof/>
        </w:rPr>
      </w:r>
      <w:r>
        <w:rPr>
          <w:noProof/>
        </w:rPr>
        <w:fldChar w:fldCharType="separate"/>
      </w:r>
      <w:r w:rsidR="00324BFD">
        <w:rPr>
          <w:noProof/>
        </w:rPr>
        <w:t>53</w:t>
      </w:r>
      <w:r>
        <w:rPr>
          <w:noProof/>
        </w:rPr>
        <w:fldChar w:fldCharType="end"/>
      </w:r>
    </w:p>
    <w:p w14:paraId="36045AA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39322456 \h </w:instrText>
      </w:r>
      <w:r>
        <w:rPr>
          <w:noProof/>
        </w:rPr>
      </w:r>
      <w:r>
        <w:rPr>
          <w:noProof/>
        </w:rPr>
        <w:fldChar w:fldCharType="separate"/>
      </w:r>
      <w:r w:rsidR="00324BFD">
        <w:rPr>
          <w:noProof/>
        </w:rPr>
        <w:t>58</w:t>
      </w:r>
      <w:r>
        <w:rPr>
          <w:noProof/>
        </w:rPr>
        <w:fldChar w:fldCharType="end"/>
      </w:r>
    </w:p>
    <w:p w14:paraId="60176B93" w14:textId="77777777" w:rsidR="00922A5B" w:rsidRDefault="00922A5B">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39322457 \h </w:instrText>
      </w:r>
      <w:r>
        <w:rPr>
          <w:noProof/>
        </w:rPr>
      </w:r>
      <w:r>
        <w:rPr>
          <w:noProof/>
        </w:rPr>
        <w:fldChar w:fldCharType="separate"/>
      </w:r>
      <w:r w:rsidR="00324BFD">
        <w:rPr>
          <w:noProof/>
        </w:rPr>
        <w:t>59</w:t>
      </w:r>
      <w:r>
        <w:rPr>
          <w:noProof/>
        </w:rPr>
        <w:fldChar w:fldCharType="end"/>
      </w:r>
    </w:p>
    <w:p w14:paraId="7D86C03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39322458 \h </w:instrText>
      </w:r>
      <w:r>
        <w:rPr>
          <w:noProof/>
        </w:rPr>
      </w:r>
      <w:r>
        <w:rPr>
          <w:noProof/>
        </w:rPr>
        <w:fldChar w:fldCharType="separate"/>
      </w:r>
      <w:r w:rsidR="00324BFD">
        <w:rPr>
          <w:noProof/>
        </w:rPr>
        <w:t>62</w:t>
      </w:r>
      <w:r>
        <w:rPr>
          <w:noProof/>
        </w:rPr>
        <w:fldChar w:fldCharType="end"/>
      </w:r>
    </w:p>
    <w:p w14:paraId="3589DC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39322459 \h </w:instrText>
      </w:r>
      <w:r>
        <w:rPr>
          <w:noProof/>
        </w:rPr>
      </w:r>
      <w:r>
        <w:rPr>
          <w:noProof/>
        </w:rPr>
        <w:fldChar w:fldCharType="separate"/>
      </w:r>
      <w:r w:rsidR="00324BFD">
        <w:rPr>
          <w:noProof/>
        </w:rPr>
        <w:t>63</w:t>
      </w:r>
      <w:r>
        <w:rPr>
          <w:noProof/>
        </w:rPr>
        <w:fldChar w:fldCharType="end"/>
      </w:r>
    </w:p>
    <w:p w14:paraId="04D143B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39322460 \h </w:instrText>
      </w:r>
      <w:r>
        <w:rPr>
          <w:noProof/>
        </w:rPr>
      </w:r>
      <w:r>
        <w:rPr>
          <w:noProof/>
        </w:rPr>
        <w:fldChar w:fldCharType="separate"/>
      </w:r>
      <w:r w:rsidR="00324BFD">
        <w:rPr>
          <w:noProof/>
        </w:rPr>
        <w:t>65</w:t>
      </w:r>
      <w:r>
        <w:rPr>
          <w:noProof/>
        </w:rPr>
        <w:fldChar w:fldCharType="end"/>
      </w:r>
    </w:p>
    <w:p w14:paraId="6B1F2C8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6</w:t>
      </w:r>
      <w:r w:rsidRPr="004848F4">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39322461 \h </w:instrText>
      </w:r>
      <w:r>
        <w:rPr>
          <w:noProof/>
        </w:rPr>
      </w:r>
      <w:r>
        <w:rPr>
          <w:noProof/>
        </w:rPr>
        <w:fldChar w:fldCharType="separate"/>
      </w:r>
      <w:r w:rsidR="00324BFD">
        <w:rPr>
          <w:noProof/>
        </w:rPr>
        <w:t>65</w:t>
      </w:r>
      <w:r>
        <w:rPr>
          <w:noProof/>
        </w:rPr>
        <w:fldChar w:fldCharType="end"/>
      </w:r>
    </w:p>
    <w:p w14:paraId="25FD071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39322462 \h </w:instrText>
      </w:r>
      <w:r>
        <w:rPr>
          <w:noProof/>
        </w:rPr>
      </w:r>
      <w:r>
        <w:rPr>
          <w:noProof/>
        </w:rPr>
        <w:fldChar w:fldCharType="separate"/>
      </w:r>
      <w:r w:rsidR="00324BFD">
        <w:rPr>
          <w:noProof/>
        </w:rPr>
        <w:t>67</w:t>
      </w:r>
      <w:r>
        <w:rPr>
          <w:noProof/>
        </w:rPr>
        <w:fldChar w:fldCharType="end"/>
      </w:r>
    </w:p>
    <w:p w14:paraId="770616E1"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8</w:t>
      </w:r>
      <w:r w:rsidRPr="004848F4">
        <w:rPr>
          <w:rFonts w:ascii="Palatino" w:hAnsi="Palatino"/>
          <w:noProof/>
        </w:rPr>
        <w:t xml:space="preserve"> ChIP-qPCR Confirms ChIP-seq Data</w:t>
      </w:r>
      <w:r>
        <w:rPr>
          <w:noProof/>
        </w:rPr>
        <w:tab/>
      </w:r>
      <w:r>
        <w:rPr>
          <w:noProof/>
        </w:rPr>
        <w:fldChar w:fldCharType="begin"/>
      </w:r>
      <w:r>
        <w:rPr>
          <w:noProof/>
        </w:rPr>
        <w:instrText xml:space="preserve"> PAGEREF _Toc239322463 \h </w:instrText>
      </w:r>
      <w:r>
        <w:rPr>
          <w:noProof/>
        </w:rPr>
      </w:r>
      <w:r>
        <w:rPr>
          <w:noProof/>
        </w:rPr>
        <w:fldChar w:fldCharType="separate"/>
      </w:r>
      <w:r w:rsidR="00324BFD">
        <w:rPr>
          <w:noProof/>
        </w:rPr>
        <w:t>68</w:t>
      </w:r>
      <w:r>
        <w:rPr>
          <w:noProof/>
        </w:rPr>
        <w:fldChar w:fldCharType="end"/>
      </w:r>
    </w:p>
    <w:p w14:paraId="3FA8BCE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48F4">
        <w:rPr>
          <w:i/>
          <w:noProof/>
        </w:rPr>
        <w:t>Spo11</w:t>
      </w:r>
      <w:r>
        <w:rPr>
          <w:noProof/>
        </w:rPr>
        <w:t xml:space="preserve">, </w:t>
      </w:r>
      <w:r w:rsidRPr="004848F4">
        <w:rPr>
          <w:i/>
          <w:noProof/>
        </w:rPr>
        <w:t>Mili, Tdrd6</w:t>
      </w:r>
      <w:r>
        <w:rPr>
          <w:noProof/>
        </w:rPr>
        <w:t xml:space="preserve">, and </w:t>
      </w:r>
      <w:r w:rsidRPr="004848F4">
        <w:rPr>
          <w:i/>
          <w:noProof/>
        </w:rPr>
        <w:t>Tdrd9</w:t>
      </w:r>
      <w:r>
        <w:rPr>
          <w:noProof/>
        </w:rPr>
        <w:t xml:space="preserve"> Mutants</w:t>
      </w:r>
      <w:r>
        <w:rPr>
          <w:noProof/>
        </w:rPr>
        <w:tab/>
      </w:r>
      <w:r>
        <w:rPr>
          <w:noProof/>
        </w:rPr>
        <w:fldChar w:fldCharType="begin"/>
      </w:r>
      <w:r>
        <w:rPr>
          <w:noProof/>
        </w:rPr>
        <w:instrText xml:space="preserve"> PAGEREF _Toc239322464 \h </w:instrText>
      </w:r>
      <w:r>
        <w:rPr>
          <w:noProof/>
        </w:rPr>
      </w:r>
      <w:r>
        <w:rPr>
          <w:noProof/>
        </w:rPr>
        <w:fldChar w:fldCharType="separate"/>
      </w:r>
      <w:r w:rsidR="00324BFD">
        <w:rPr>
          <w:noProof/>
        </w:rPr>
        <w:t>70</w:t>
      </w:r>
      <w:r>
        <w:rPr>
          <w:noProof/>
        </w:rPr>
        <w:fldChar w:fldCharType="end"/>
      </w:r>
    </w:p>
    <w:p w14:paraId="476404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39322465 \h </w:instrText>
      </w:r>
      <w:r>
        <w:rPr>
          <w:noProof/>
        </w:rPr>
      </w:r>
      <w:r>
        <w:rPr>
          <w:noProof/>
        </w:rPr>
        <w:fldChar w:fldCharType="separate"/>
      </w:r>
      <w:r w:rsidR="00324BFD">
        <w:rPr>
          <w:noProof/>
        </w:rPr>
        <w:t>71</w:t>
      </w:r>
      <w:r>
        <w:rPr>
          <w:noProof/>
        </w:rPr>
        <w:fldChar w:fldCharType="end"/>
      </w:r>
    </w:p>
    <w:p w14:paraId="6301CBE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48F4">
        <w:rPr>
          <w:i/>
          <w:noProof/>
        </w:rPr>
        <w:t>A-Myb</w:t>
      </w:r>
      <w:r>
        <w:rPr>
          <w:noProof/>
        </w:rPr>
        <w:t xml:space="preserve">, </w:t>
      </w:r>
      <w:r w:rsidRPr="004848F4">
        <w:rPr>
          <w:i/>
          <w:noProof/>
        </w:rPr>
        <w:t>Miwi</w:t>
      </w:r>
      <w:r>
        <w:rPr>
          <w:noProof/>
        </w:rPr>
        <w:t xml:space="preserve">, and </w:t>
      </w:r>
      <w:r w:rsidRPr="004848F4">
        <w:rPr>
          <w:i/>
          <w:noProof/>
        </w:rPr>
        <w:t>Trip13</w:t>
      </w:r>
      <w:r>
        <w:rPr>
          <w:noProof/>
        </w:rPr>
        <w:t xml:space="preserve"> mutants</w:t>
      </w:r>
      <w:r>
        <w:rPr>
          <w:noProof/>
        </w:rPr>
        <w:tab/>
      </w:r>
      <w:r>
        <w:rPr>
          <w:noProof/>
        </w:rPr>
        <w:fldChar w:fldCharType="begin"/>
      </w:r>
      <w:r>
        <w:rPr>
          <w:noProof/>
        </w:rPr>
        <w:instrText xml:space="preserve"> PAGEREF _Toc239322466 \h </w:instrText>
      </w:r>
      <w:r>
        <w:rPr>
          <w:noProof/>
        </w:rPr>
      </w:r>
      <w:r>
        <w:rPr>
          <w:noProof/>
        </w:rPr>
        <w:fldChar w:fldCharType="separate"/>
      </w:r>
      <w:r w:rsidR="00324BFD">
        <w:rPr>
          <w:noProof/>
        </w:rPr>
        <w:t>72</w:t>
      </w:r>
      <w:r>
        <w:rPr>
          <w:noProof/>
        </w:rPr>
        <w:fldChar w:fldCharType="end"/>
      </w:r>
    </w:p>
    <w:p w14:paraId="56F9342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39322467 \h </w:instrText>
      </w:r>
      <w:r>
        <w:rPr>
          <w:noProof/>
        </w:rPr>
      </w:r>
      <w:r>
        <w:rPr>
          <w:noProof/>
        </w:rPr>
        <w:fldChar w:fldCharType="separate"/>
      </w:r>
      <w:r w:rsidR="00324BFD">
        <w:rPr>
          <w:noProof/>
        </w:rPr>
        <w:t>74</w:t>
      </w:r>
      <w:r>
        <w:rPr>
          <w:noProof/>
        </w:rPr>
        <w:fldChar w:fldCharType="end"/>
      </w:r>
    </w:p>
    <w:p w14:paraId="31530CC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39322468 \h </w:instrText>
      </w:r>
      <w:r>
        <w:rPr>
          <w:noProof/>
        </w:rPr>
      </w:r>
      <w:r>
        <w:rPr>
          <w:noProof/>
        </w:rPr>
        <w:fldChar w:fldCharType="separate"/>
      </w:r>
      <w:r w:rsidR="00324BFD">
        <w:rPr>
          <w:noProof/>
        </w:rPr>
        <w:t>75</w:t>
      </w:r>
      <w:r>
        <w:rPr>
          <w:noProof/>
        </w:rPr>
        <w:fldChar w:fldCharType="end"/>
      </w:r>
    </w:p>
    <w:p w14:paraId="5A1DAF6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39322469 \h </w:instrText>
      </w:r>
      <w:r>
        <w:rPr>
          <w:noProof/>
        </w:rPr>
      </w:r>
      <w:r>
        <w:rPr>
          <w:noProof/>
        </w:rPr>
        <w:fldChar w:fldCharType="separate"/>
      </w:r>
      <w:r w:rsidR="00324BFD">
        <w:rPr>
          <w:noProof/>
        </w:rPr>
        <w:t>79</w:t>
      </w:r>
      <w:r>
        <w:rPr>
          <w:noProof/>
        </w:rPr>
        <w:fldChar w:fldCharType="end"/>
      </w:r>
    </w:p>
    <w:p w14:paraId="3FDF6B2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48F4">
        <w:rPr>
          <w:i/>
          <w:noProof/>
        </w:rPr>
        <w:t xml:space="preserve">Gallus gallus) </w:t>
      </w:r>
      <w:r>
        <w:rPr>
          <w:noProof/>
        </w:rPr>
        <w:t>Testis.</w:t>
      </w:r>
      <w:r>
        <w:rPr>
          <w:noProof/>
        </w:rPr>
        <w:tab/>
      </w:r>
      <w:r>
        <w:rPr>
          <w:noProof/>
        </w:rPr>
        <w:fldChar w:fldCharType="begin"/>
      </w:r>
      <w:r>
        <w:rPr>
          <w:noProof/>
        </w:rPr>
        <w:instrText xml:space="preserve"> PAGEREF _Toc239322470 \h </w:instrText>
      </w:r>
      <w:r>
        <w:rPr>
          <w:noProof/>
        </w:rPr>
      </w:r>
      <w:r>
        <w:rPr>
          <w:noProof/>
        </w:rPr>
        <w:fldChar w:fldCharType="separate"/>
      </w:r>
      <w:r w:rsidR="00324BFD">
        <w:rPr>
          <w:noProof/>
        </w:rPr>
        <w:t>80</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7" w:name="_Toc237332396"/>
      <w:bookmarkStart w:id="28" w:name="_Toc364687501"/>
      <w:bookmarkStart w:id="29" w:name="_Toc239477770"/>
      <w:r w:rsidRPr="00C121DB">
        <w:t>List of Symbols, Abbreviations or Nomenclature (optional)</w:t>
      </w:r>
      <w:bookmarkEnd w:id="27"/>
      <w:bookmarkEnd w:id="28"/>
      <w:bookmarkEnd w:id="29"/>
    </w:p>
    <w:p w14:paraId="2898D732" w14:textId="43E7D93D" w:rsidR="009C29C8" w:rsidRPr="009C29C8" w:rsidRDefault="009C29C8" w:rsidP="005A5D6F">
      <w:pPr>
        <w:pStyle w:val="Heading3"/>
      </w:pPr>
      <w:bookmarkStart w:id="30" w:name="_Abbreviations"/>
      <w:bookmarkStart w:id="31" w:name="_Toc364687502"/>
      <w:bookmarkEnd w:id="30"/>
      <w:r w:rsidRPr="00C121DB">
        <w:t>Abbreviations</w:t>
      </w:r>
      <w:bookmarkEnd w:id="31"/>
    </w:p>
    <w:tbl>
      <w:tblPr>
        <w:tblStyle w:val="TableGrid"/>
        <w:tblW w:w="0" w:type="auto"/>
        <w:tblLook w:val="04A0" w:firstRow="1" w:lastRow="0" w:firstColumn="1" w:lastColumn="0" w:noHBand="0" w:noVBand="1"/>
      </w:tblPr>
      <w:tblGrid>
        <w:gridCol w:w="2358"/>
        <w:gridCol w:w="6498"/>
      </w:tblGrid>
      <w:tr w:rsidR="005529D4" w14:paraId="14A34512" w14:textId="77777777" w:rsidTr="00E235DB">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E235DB">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E235DB">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E235DB">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E235DB">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E235DB">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E235DB">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gramStart"/>
            <w:r>
              <w:t>nt</w:t>
            </w:r>
            <w:proofErr w:type="gram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E235DB">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spellStart"/>
            <w:proofErr w:type="gramStart"/>
            <w:r>
              <w:t>bp</w:t>
            </w:r>
            <w:proofErr w:type="spellEnd"/>
            <w:proofErr w:type="gramEnd"/>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E235DB">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E235DB">
        <w:tc>
          <w:tcPr>
            <w:tcW w:w="2358" w:type="dxa"/>
            <w:tcBorders>
              <w:top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2" w:name="_Toc364687503"/>
      <w:r w:rsidRPr="00C121DB">
        <w:t>Symbols</w:t>
      </w:r>
      <w:bookmarkEnd w:id="32"/>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3" w:name="_Definitions"/>
      <w:bookmarkStart w:id="34" w:name="_Toc364687504"/>
      <w:bookmarkEnd w:id="33"/>
      <w:r>
        <w:t>Definitions</w:t>
      </w:r>
      <w:bookmarkEnd w:id="34"/>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272B0">
            <w:pPr>
              <w:pStyle w:val="ThesisNormalCompressed"/>
              <w:ind w:firstLine="0"/>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272B0">
            <w:pPr>
              <w:pStyle w:val="ThesisNormalCompressed"/>
              <w:ind w:firstLine="0"/>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272B0">
            <w:pPr>
              <w:pStyle w:val="ThesisNormalCompressed"/>
              <w:ind w:firstLine="0"/>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272B0">
            <w:pPr>
              <w:pStyle w:val="ThesisNormalCompressed"/>
              <w:ind w:firstLine="0"/>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A8E">
            <w:pPr>
              <w:pStyle w:val="ThesisNormalCompressed"/>
              <w:ind w:firstLine="0"/>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479D">
            <w:pPr>
              <w:pStyle w:val="ThesisNormalCompressed"/>
              <w:ind w:firstLine="0"/>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05DBF166" w:rsidR="009272B0" w:rsidRDefault="009272B0" w:rsidP="00673D3A">
            <w:pPr>
              <w:pStyle w:val="CompressedNumberedOutline"/>
            </w:pPr>
            <w:r>
              <w:t xml:space="preserve">When both sides of a DNA insert or template are sequenced, utilizing the original length of DNA between the reads to facilitate mapping </w:t>
            </w:r>
            <w:r>
              <w:fldChar w:fldCharType="begin" w:fldLock="1"/>
            </w:r>
            <w:r w:rsidR="00134DCE">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w:t>
            </w:r>
            <w:proofErr w:type="spellStart"/>
            <w:r w:rsidR="00912A8E">
              <w:t>contig</w:t>
            </w:r>
            <w:proofErr w:type="spellEnd"/>
          </w:p>
        </w:tc>
        <w:tc>
          <w:tcPr>
            <w:tcW w:w="6524" w:type="dxa"/>
          </w:tcPr>
          <w:p w14:paraId="12368AF4" w14:textId="2B5B1AFD" w:rsidR="009272B0" w:rsidRDefault="00912A8E" w:rsidP="00673D3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5" w:name="_Toc237332397"/>
      <w:bookmarkStart w:id="36" w:name="_Toc364687505"/>
      <w:bookmarkStart w:id="37" w:name="_Toc239477771"/>
      <w:r w:rsidRPr="00C121DB">
        <w:t>Preface</w:t>
      </w:r>
      <w:bookmarkEnd w:id="35"/>
      <w:bookmarkEnd w:id="36"/>
      <w:bookmarkEnd w:id="37"/>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Bolcun-Filas, E., Wang, J., Han, B. W. W., … Zamore, </w:t>
      </w:r>
      <w:proofErr w:type="gramStart"/>
      <w:r w:rsidR="00317C90" w:rsidRPr="00317C90">
        <w:t>P. D. D.</w:t>
      </w:r>
      <w:proofErr w:type="gramEnd"/>
      <w:r w:rsidR="00317C90" w:rsidRPr="00317C90">
        <w:t xml:space="preserve"> (2013). An Ancient Transcription Factor Initiates the Burst of piRNA Production during Early Meiosis in Mouse Testes. Molecular Cell, 50(1), 1–15. </w:t>
      </w:r>
      <w:proofErr w:type="gramStart"/>
      <w:r w:rsidR="00317C90" w:rsidRPr="00317C90">
        <w:t>doi:10.1016</w:t>
      </w:r>
      <w:proofErr w:type="gramEnd"/>
      <w:r w:rsidR="00317C90" w:rsidRPr="00317C90">
        <w:t>/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1D2F550A" w:rsidR="00D55552" w:rsidRDefault="004754D1" w:rsidP="0027468F">
      <w:pPr>
        <w:pStyle w:val="Heading1"/>
        <w:numPr>
          <w:ilvl w:val="0"/>
          <w:numId w:val="8"/>
        </w:numPr>
      </w:pPr>
      <w:bookmarkStart w:id="38" w:name="_Toc364687507"/>
      <w:bookmarkStart w:id="39" w:name="_Toc239477772"/>
      <w:r>
        <w:t>Introduction</w:t>
      </w:r>
      <w:bookmarkEnd w:id="38"/>
      <w:bookmarkEnd w:id="39"/>
    </w:p>
    <w:p w14:paraId="2F19F129" w14:textId="7B26F6A3" w:rsidR="005107AB" w:rsidRDefault="0045324D" w:rsidP="005A5D6F">
      <w:pPr>
        <w:pStyle w:val="Heading3"/>
      </w:pPr>
      <w:r>
        <w:t>Working: Gene expression means everything</w:t>
      </w:r>
    </w:p>
    <w:p w14:paraId="20D0C99F" w14:textId="1531D2D4" w:rsidR="0045324D" w:rsidRDefault="005119FA" w:rsidP="005119FA">
      <w:pPr>
        <w:pStyle w:val="ThesisNormalCompressed"/>
        <w:rPr>
          <w:color w:val="0000FF"/>
        </w:rPr>
      </w:pPr>
      <w:r w:rsidRPr="005119FA">
        <w:rPr>
          <w:color w:val="0000FF"/>
        </w:rPr>
        <w:t xml:space="preserve">Here you are going to write whatever ideas you had for the </w:t>
      </w:r>
      <w:proofErr w:type="spellStart"/>
      <w:r w:rsidRPr="005119FA">
        <w:rPr>
          <w:color w:val="0000FF"/>
        </w:rPr>
        <w:t>Grasshopper</w:t>
      </w:r>
      <w:proofErr w:type="gramStart"/>
      <w:r w:rsidRPr="005119FA">
        <w:rPr>
          <w:color w:val="0000FF"/>
        </w:rPr>
        <w:t>:Locus</w:t>
      </w:r>
      <w:proofErr w:type="spellEnd"/>
      <w:proofErr w:type="gramEnd"/>
      <w:r w:rsidRPr="005119FA">
        <w:rPr>
          <w:color w:val="0000FF"/>
        </w:rPr>
        <w:t xml:space="preserve"> Δ in gene expression introduction you had, this will be based off of the Aeon article you read, but you need to put a more technical slant on it.</w:t>
      </w:r>
    </w:p>
    <w:p w14:paraId="330269FD" w14:textId="5696B6F4" w:rsidR="00764091" w:rsidRDefault="00764091" w:rsidP="00764091">
      <w:pPr>
        <w:pStyle w:val="ThesisNormalCompressed"/>
        <w:numPr>
          <w:ilvl w:val="0"/>
          <w:numId w:val="15"/>
        </w:numPr>
        <w:rPr>
          <w:color w:val="0000FF"/>
        </w:rPr>
      </w:pPr>
      <w:r>
        <w:rPr>
          <w:color w:val="0000FF"/>
        </w:rPr>
        <w:t>Discuss biblical references to plague</w:t>
      </w:r>
    </w:p>
    <w:p w14:paraId="0C37DFF0" w14:textId="2162AE1D" w:rsidR="00764091" w:rsidRDefault="00764091" w:rsidP="00764091">
      <w:pPr>
        <w:pStyle w:val="ThesisNormalCompressed"/>
        <w:numPr>
          <w:ilvl w:val="0"/>
          <w:numId w:val="15"/>
        </w:numPr>
        <w:rPr>
          <w:color w:val="0000FF"/>
        </w:rPr>
      </w:pPr>
      <w:r>
        <w:rPr>
          <w:color w:val="0000FF"/>
        </w:rPr>
        <w:t xml:space="preserve">Transition to UN Food and </w:t>
      </w:r>
      <w:proofErr w:type="spellStart"/>
      <w:r>
        <w:rPr>
          <w:color w:val="0000FF"/>
        </w:rPr>
        <w:t>aggreculture</w:t>
      </w:r>
      <w:proofErr w:type="spellEnd"/>
      <w:r>
        <w:rPr>
          <w:color w:val="0000FF"/>
        </w:rPr>
        <w:t xml:space="preserve"> discussing locusts</w:t>
      </w:r>
    </w:p>
    <w:p w14:paraId="5018C2E6" w14:textId="77777777" w:rsidR="00764091" w:rsidRDefault="00764091" w:rsidP="00764091">
      <w:pPr>
        <w:widowControl w:val="0"/>
        <w:numPr>
          <w:ilvl w:val="0"/>
          <w:numId w:val="15"/>
        </w:numPr>
        <w:tabs>
          <w:tab w:val="left" w:pos="220"/>
          <w:tab w:val="left" w:pos="720"/>
        </w:tabs>
        <w:autoSpaceDE w:val="0"/>
        <w:autoSpaceDN w:val="0"/>
        <w:adjustRightInd w:val="0"/>
        <w:spacing w:line="240" w:lineRule="auto"/>
        <w:rPr>
          <w:rFonts w:cs="Arial"/>
        </w:rPr>
      </w:pPr>
      <w:r>
        <w:rPr>
          <w:rFonts w:cs="Arial"/>
        </w:rPr>
        <w:t>Discuss the terminology of Grasshopper v locus. Do most people think they are different species?</w:t>
      </w:r>
    </w:p>
    <w:p w14:paraId="60F9DC53"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r>
        <w:rPr>
          <w:rFonts w:cs="Arial"/>
        </w:rPr>
        <w:t>Locust: a large and mainly tropical grasshopper with strong powers of flight. It is usually solitary, but from time to time there is a population explosion, and it migrates in vast swarms that cause extensive damage to crops.</w:t>
      </w:r>
    </w:p>
    <w:p w14:paraId="6C865622"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r>
        <w:rPr>
          <w:rFonts w:cs="Arial"/>
        </w:rPr>
        <w:t>Grasshopper: a plant-eating insect with long hind legs that are used for jumping and for producing a chirping sound. It frequents grassy places and low vegetation.</w:t>
      </w:r>
    </w:p>
    <w:p w14:paraId="78A34B76"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proofErr w:type="spellStart"/>
      <w:proofErr w:type="gramStart"/>
      <w:r>
        <w:rPr>
          <w:rFonts w:cs="Arial"/>
        </w:rPr>
        <w:t>solitarious</w:t>
      </w:r>
      <w:proofErr w:type="spellEnd"/>
      <w:proofErr w:type="gramEnd"/>
      <w:r>
        <w:rPr>
          <w:rFonts w:cs="Arial"/>
        </w:rPr>
        <w:t xml:space="preserve"> and gregarious (swarming) phase are what people call the Grasshopper and Locust phenotypes, respectively.  </w:t>
      </w:r>
    </w:p>
    <w:p w14:paraId="2B92EA79" w14:textId="77777777" w:rsidR="00764091" w:rsidRDefault="00764091" w:rsidP="00764091">
      <w:pPr>
        <w:widowControl w:val="0"/>
        <w:numPr>
          <w:ilvl w:val="0"/>
          <w:numId w:val="15"/>
        </w:numPr>
        <w:tabs>
          <w:tab w:val="left" w:pos="220"/>
          <w:tab w:val="left" w:pos="720"/>
        </w:tabs>
        <w:autoSpaceDE w:val="0"/>
        <w:autoSpaceDN w:val="0"/>
        <w:adjustRightInd w:val="0"/>
        <w:spacing w:line="240" w:lineRule="auto"/>
        <w:rPr>
          <w:rFonts w:cs="Arial"/>
        </w:rPr>
      </w:pPr>
      <w:r>
        <w:rPr>
          <w:rFonts w:cs="Arial"/>
        </w:rPr>
        <w:t>Physical differences between the two animals</w:t>
      </w:r>
    </w:p>
    <w:p w14:paraId="3E3A007E"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r>
        <w:rPr>
          <w:rFonts w:cs="Arial"/>
        </w:rPr>
        <w:t>Locust are shorter</w:t>
      </w:r>
    </w:p>
    <w:p w14:paraId="5231C820"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r>
        <w:rPr>
          <w:rFonts w:cs="Arial"/>
        </w:rPr>
        <w:t>More brightly colored</w:t>
      </w:r>
    </w:p>
    <w:p w14:paraId="5AD7521C"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proofErr w:type="spellStart"/>
      <w:r>
        <w:rPr>
          <w:rFonts w:cs="Arial"/>
        </w:rPr>
        <w:t>Sensetive</w:t>
      </w:r>
      <w:proofErr w:type="spellEnd"/>
      <w:r>
        <w:rPr>
          <w:rFonts w:cs="Arial"/>
        </w:rPr>
        <w:t xml:space="preserve"> to different pheromones, etc. (</w:t>
      </w:r>
      <w:hyperlink r:id="rId9" w:history="1">
        <w:r>
          <w:rPr>
            <w:rFonts w:cs="Arial"/>
            <w:color w:val="0000E9"/>
            <w:u w:val="single" w:color="0000E9"/>
          </w:rPr>
          <w:t>This</w:t>
        </w:r>
      </w:hyperlink>
      <w:r>
        <w:rPr>
          <w:rFonts w:cs="Arial"/>
        </w:rPr>
        <w:t xml:space="preserve"> article discusses </w:t>
      </w:r>
      <w:proofErr w:type="spellStart"/>
      <w:r>
        <w:rPr>
          <w:rFonts w:cs="Arial"/>
        </w:rPr>
        <w:t>pheronomes</w:t>
      </w:r>
      <w:proofErr w:type="spellEnd"/>
      <w:r>
        <w:rPr>
          <w:rFonts w:cs="Arial"/>
        </w:rPr>
        <w:t>)</w:t>
      </w:r>
    </w:p>
    <w:p w14:paraId="1175D7E3" w14:textId="77777777" w:rsidR="00764091" w:rsidRDefault="00764091" w:rsidP="00764091">
      <w:pPr>
        <w:widowControl w:val="0"/>
        <w:numPr>
          <w:ilvl w:val="0"/>
          <w:numId w:val="15"/>
        </w:numPr>
        <w:tabs>
          <w:tab w:val="left" w:pos="220"/>
          <w:tab w:val="left" w:pos="720"/>
        </w:tabs>
        <w:autoSpaceDE w:val="0"/>
        <w:autoSpaceDN w:val="0"/>
        <w:adjustRightInd w:val="0"/>
        <w:spacing w:line="240" w:lineRule="auto"/>
        <w:rPr>
          <w:rFonts w:cs="Arial"/>
        </w:rPr>
      </w:pPr>
      <w:r>
        <w:rPr>
          <w:rFonts w:cs="Arial"/>
        </w:rPr>
        <w:t>Good papers found</w:t>
      </w:r>
    </w:p>
    <w:p w14:paraId="70E7DF87"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proofErr w:type="spellStart"/>
      <w:r>
        <w:rPr>
          <w:rFonts w:cs="Arial"/>
        </w:rPr>
        <w:t>PLoS</w:t>
      </w:r>
      <w:proofErr w:type="spellEnd"/>
      <w:r>
        <w:rPr>
          <w:rFonts w:cs="Arial"/>
        </w:rPr>
        <w:t xml:space="preserve"> one paper about Transcriptome EST </w:t>
      </w:r>
      <w:proofErr w:type="spellStart"/>
      <w:r>
        <w:rPr>
          <w:rFonts w:cs="Arial"/>
        </w:rPr>
        <w:t>analyis</w:t>
      </w:r>
      <w:proofErr w:type="spellEnd"/>
    </w:p>
    <w:p w14:paraId="0A772380" w14:textId="77777777" w:rsidR="00764091" w:rsidRDefault="00764091" w:rsidP="00764091">
      <w:pPr>
        <w:widowControl w:val="0"/>
        <w:numPr>
          <w:ilvl w:val="1"/>
          <w:numId w:val="15"/>
        </w:numPr>
        <w:tabs>
          <w:tab w:val="left" w:pos="940"/>
          <w:tab w:val="left" w:pos="1440"/>
        </w:tabs>
        <w:autoSpaceDE w:val="0"/>
        <w:autoSpaceDN w:val="0"/>
        <w:adjustRightInd w:val="0"/>
        <w:spacing w:line="240" w:lineRule="auto"/>
        <w:rPr>
          <w:rFonts w:cs="Arial"/>
        </w:rPr>
      </w:pPr>
      <w:r>
        <w:rPr>
          <w:rFonts w:cs="Arial"/>
        </w:rPr>
        <w:t xml:space="preserve">Looks like this paper identifies many neurotransmitter-related peptides that are expressed in the </w:t>
      </w:r>
      <w:proofErr w:type="spellStart"/>
      <w:r>
        <w:rPr>
          <w:rFonts w:cs="Arial"/>
        </w:rPr>
        <w:t>solitarious</w:t>
      </w:r>
      <w:proofErr w:type="spellEnd"/>
      <w:r>
        <w:rPr>
          <w:rFonts w:cs="Arial"/>
        </w:rPr>
        <w:t xml:space="preserve"> and gregarious forms.</w:t>
      </w:r>
    </w:p>
    <w:p w14:paraId="179996E1" w14:textId="77777777" w:rsidR="00764091" w:rsidRDefault="00764091" w:rsidP="00764091">
      <w:pPr>
        <w:widowControl w:val="0"/>
        <w:numPr>
          <w:ilvl w:val="2"/>
          <w:numId w:val="15"/>
        </w:numPr>
        <w:tabs>
          <w:tab w:val="left" w:pos="1660"/>
          <w:tab w:val="left" w:pos="2160"/>
        </w:tabs>
        <w:autoSpaceDE w:val="0"/>
        <w:autoSpaceDN w:val="0"/>
        <w:adjustRightInd w:val="0"/>
        <w:spacing w:line="240" w:lineRule="auto"/>
        <w:rPr>
          <w:rFonts w:cs="Arial"/>
        </w:rPr>
      </w:pPr>
      <w:r>
        <w:rPr>
          <w:rFonts w:cs="Arial"/>
        </w:rPr>
        <w:t> </w:t>
      </w:r>
      <w:proofErr w:type="spellStart"/>
      <w:r>
        <w:rPr>
          <w:rFonts w:cs="Arial"/>
        </w:rPr>
        <w:t>Badisco</w:t>
      </w:r>
      <w:proofErr w:type="spellEnd"/>
      <w:r>
        <w:rPr>
          <w:rFonts w:cs="Arial"/>
        </w:rPr>
        <w:t>   L</w:t>
      </w:r>
      <w:proofErr w:type="gramStart"/>
      <w:r>
        <w:rPr>
          <w:rFonts w:cs="Arial"/>
        </w:rPr>
        <w:t xml:space="preserve">,   </w:t>
      </w:r>
      <w:proofErr w:type="spellStart"/>
      <w:r>
        <w:rPr>
          <w:rFonts w:cs="Arial"/>
        </w:rPr>
        <w:t>Huybrechts</w:t>
      </w:r>
      <w:proofErr w:type="spellEnd"/>
      <w:proofErr w:type="gramEnd"/>
      <w:r>
        <w:rPr>
          <w:rFonts w:cs="Arial"/>
        </w:rPr>
        <w:t xml:space="preserve">   J,   </w:t>
      </w:r>
      <w:proofErr w:type="spellStart"/>
      <w:r>
        <w:rPr>
          <w:rFonts w:cs="Arial"/>
        </w:rPr>
        <w:t>Simonet</w:t>
      </w:r>
      <w:proofErr w:type="spellEnd"/>
      <w:r>
        <w:rPr>
          <w:rFonts w:cs="Arial"/>
        </w:rPr>
        <w:t xml:space="preserve">   G,  </w:t>
      </w:r>
      <w:proofErr w:type="spellStart"/>
      <w:r>
        <w:rPr>
          <w:rFonts w:cs="Arial"/>
        </w:rPr>
        <w:t>Verlinden</w:t>
      </w:r>
      <w:proofErr w:type="spellEnd"/>
      <w:r>
        <w:rPr>
          <w:rFonts w:cs="Arial"/>
        </w:rPr>
        <w:t xml:space="preserve">  H,   </w:t>
      </w:r>
      <w:proofErr w:type="spellStart"/>
      <w:r>
        <w:rPr>
          <w:rFonts w:cs="Arial"/>
        </w:rPr>
        <w:t>Marchal</w:t>
      </w:r>
      <w:proofErr w:type="spellEnd"/>
      <w:r>
        <w:rPr>
          <w:rFonts w:cs="Arial"/>
        </w:rPr>
        <w:t>   E,  et   al.   (2011</w:t>
      </w:r>
      <w:proofErr w:type="gramStart"/>
      <w:r>
        <w:rPr>
          <w:rFonts w:cs="Arial"/>
        </w:rPr>
        <w:t>)   Transcriptome</w:t>
      </w:r>
      <w:proofErr w:type="gramEnd"/>
      <w:r>
        <w:rPr>
          <w:rFonts w:cs="Arial"/>
        </w:rPr>
        <w:t xml:space="preserve"> Analysis   of  the   Desert   Locust   Central  Nervous   System:</w:t>
      </w:r>
    </w:p>
    <w:p w14:paraId="72E04923" w14:textId="4DE680D3" w:rsidR="00764091" w:rsidRPr="00764091" w:rsidRDefault="00764091" w:rsidP="00764091">
      <w:pPr>
        <w:widowControl w:val="0"/>
        <w:numPr>
          <w:ilvl w:val="0"/>
          <w:numId w:val="15"/>
        </w:numPr>
        <w:tabs>
          <w:tab w:val="left" w:pos="1660"/>
          <w:tab w:val="left" w:pos="2160"/>
        </w:tabs>
        <w:autoSpaceDE w:val="0"/>
        <w:autoSpaceDN w:val="0"/>
        <w:adjustRightInd w:val="0"/>
        <w:spacing w:line="240" w:lineRule="auto"/>
        <w:rPr>
          <w:color w:val="0000FF"/>
        </w:rPr>
      </w:pPr>
      <w:r>
        <w:rPr>
          <w:rFonts w:cs="Arial"/>
        </w:rPr>
        <w:t xml:space="preserve"> Production and Annotation of </w:t>
      </w:r>
      <w:proofErr w:type="gramStart"/>
      <w:r>
        <w:rPr>
          <w:rFonts w:cs="Arial"/>
        </w:rPr>
        <w:t>a</w:t>
      </w:r>
      <w:proofErr w:type="gramEnd"/>
      <w:r>
        <w:rPr>
          <w:rFonts w:cs="Arial"/>
        </w:rPr>
        <w:t xml:space="preserve"> </w:t>
      </w:r>
      <w:proofErr w:type="spellStart"/>
      <w:r>
        <w:rPr>
          <w:rFonts w:cs="Arial"/>
        </w:rPr>
        <w:t>Schistocerca</w:t>
      </w:r>
      <w:proofErr w:type="spellEnd"/>
      <w:r>
        <w:rPr>
          <w:rFonts w:cs="Arial"/>
        </w:rPr>
        <w:t xml:space="preserve"> </w:t>
      </w:r>
      <w:proofErr w:type="spellStart"/>
      <w:r>
        <w:rPr>
          <w:rFonts w:cs="Arial"/>
        </w:rPr>
        <w:t>gregaria</w:t>
      </w:r>
      <w:proofErr w:type="spellEnd"/>
      <w:r>
        <w:rPr>
          <w:rFonts w:cs="Arial"/>
        </w:rPr>
        <w:t xml:space="preserve"> EST Database. </w:t>
      </w:r>
      <w:proofErr w:type="spellStart"/>
      <w:r>
        <w:rPr>
          <w:rFonts w:cs="Arial"/>
        </w:rPr>
        <w:t>PLoS</w:t>
      </w:r>
      <w:proofErr w:type="spellEnd"/>
      <w:r>
        <w:rPr>
          <w:rFonts w:cs="Arial"/>
        </w:rPr>
        <w:t xml:space="preserve"> ONE 6(3): e17274. </w:t>
      </w:r>
      <w:proofErr w:type="gramStart"/>
      <w:r>
        <w:rPr>
          <w:rFonts w:cs="Arial"/>
        </w:rPr>
        <w:t>doi:10.1371</w:t>
      </w:r>
      <w:proofErr w:type="gramEnd"/>
      <w:r>
        <w:rPr>
          <w:rFonts w:cs="Arial"/>
        </w:rPr>
        <w:t>/journal.pone.0017274</w:t>
      </w:r>
    </w:p>
    <w:p w14:paraId="1172B83C" w14:textId="77777777" w:rsidR="00E86C93" w:rsidRDefault="00E86C93" w:rsidP="00E86C93">
      <w:pPr>
        <w:pStyle w:val="ThesisNormalCompressed"/>
        <w:ind w:firstLine="0"/>
        <w:rPr>
          <w:color w:val="0000FF"/>
        </w:rPr>
      </w:pPr>
    </w:p>
    <w:p w14:paraId="71D91A85" w14:textId="2F1CE53E" w:rsidR="005A5D6F" w:rsidRDefault="005A5D6F" w:rsidP="005A5D6F">
      <w:pPr>
        <w:pStyle w:val="Thesis-Quote"/>
      </w:pPr>
      <w:r>
        <w:t xml:space="preserve">King James Bible, </w:t>
      </w:r>
      <w:r>
        <w:t>Exodus Chapter 10</w:t>
      </w:r>
      <w:r>
        <w:t>:1–20</w:t>
      </w:r>
    </w:p>
    <w:p w14:paraId="25ECDFD6" w14:textId="77777777" w:rsidR="005A5D6F" w:rsidRDefault="005A5D6F" w:rsidP="00D27CF4">
      <w:pPr>
        <w:pStyle w:val="Thesis-Quote"/>
        <w:rPr>
          <w:vertAlign w:val="superscript"/>
        </w:rPr>
      </w:pPr>
    </w:p>
    <w:p w14:paraId="3C1440DA" w14:textId="7BDD76E5" w:rsidR="00E86C93" w:rsidRPr="00E86C93" w:rsidRDefault="00E86C93" w:rsidP="00D27CF4">
      <w:pPr>
        <w:pStyle w:val="Thesis-Quote"/>
      </w:pPr>
      <w:r w:rsidRPr="00D27CF4">
        <w:rPr>
          <w:vertAlign w:val="superscript"/>
        </w:rPr>
        <w:t xml:space="preserve">1 </w:t>
      </w:r>
      <w:r w:rsidRPr="00E86C93">
        <w:t xml:space="preserve">And the LORD said unto Moses, Go in unto Pharaoh: for I have hardened his heart, and the heart of his servants, that I might </w:t>
      </w:r>
      <w:proofErr w:type="spellStart"/>
      <w:r w:rsidRPr="00E86C93">
        <w:t>shew</w:t>
      </w:r>
      <w:proofErr w:type="spellEnd"/>
      <w:r w:rsidRPr="00E86C93">
        <w:t xml:space="preserve"> these my signs before him:</w:t>
      </w:r>
    </w:p>
    <w:p w14:paraId="1B481546" w14:textId="7A27237A" w:rsidR="00E86C93" w:rsidRPr="00E86C93" w:rsidRDefault="00E86C93" w:rsidP="00D27CF4">
      <w:pPr>
        <w:pStyle w:val="Thesis-Quote"/>
      </w:pPr>
      <w:r w:rsidRPr="00D27CF4">
        <w:rPr>
          <w:vertAlign w:val="superscript"/>
        </w:rPr>
        <w:t>2</w:t>
      </w:r>
      <w:r w:rsidRPr="00E86C93">
        <w:t xml:space="preserve"> And that thou </w:t>
      </w:r>
      <w:proofErr w:type="spellStart"/>
      <w:r w:rsidRPr="00E86C93">
        <w:t>mayest</w:t>
      </w:r>
      <w:proofErr w:type="spellEnd"/>
      <w:r w:rsidRPr="00E86C93">
        <w:t xml:space="preserve"> tell in the ears of thy son, and of thy son's son, what things I have wrought in Egypt, and my signs which I have done among them; that ye may know how that I am the LORD.</w:t>
      </w:r>
    </w:p>
    <w:p w14:paraId="3764EC48" w14:textId="77777777" w:rsidR="00E86C93" w:rsidRPr="00E86C93" w:rsidRDefault="00E86C93" w:rsidP="00D27CF4">
      <w:pPr>
        <w:pStyle w:val="Thesis-Quote"/>
      </w:pPr>
      <w:r w:rsidRPr="00D27CF4">
        <w:rPr>
          <w:vertAlign w:val="superscript"/>
        </w:rPr>
        <w:t>3</w:t>
      </w:r>
      <w:r w:rsidRPr="00E86C93">
        <w:t xml:space="preserve"> And Moses and Aaron came in unto Pharaoh, and said unto him, Thus </w:t>
      </w:r>
      <w:proofErr w:type="spellStart"/>
      <w:r w:rsidRPr="00E86C93">
        <w:t>saith</w:t>
      </w:r>
      <w:proofErr w:type="spellEnd"/>
      <w:r w:rsidRPr="00E86C93">
        <w:t xml:space="preserve"> the LORD God of the Hebrews, How long wilt thou refuse to humble thyself before me? </w:t>
      </w:r>
      <w:proofErr w:type="gramStart"/>
      <w:r w:rsidRPr="00E86C93">
        <w:t>let</w:t>
      </w:r>
      <w:proofErr w:type="gramEnd"/>
      <w:r w:rsidRPr="00E86C93">
        <w:t xml:space="preserve"> my people go, that they may serve me.</w:t>
      </w:r>
    </w:p>
    <w:p w14:paraId="07DF3D8C" w14:textId="77777777" w:rsidR="00E86C93" w:rsidRPr="00E86C93" w:rsidRDefault="00E86C93" w:rsidP="00D27CF4">
      <w:pPr>
        <w:pStyle w:val="Thesis-Quote"/>
      </w:pPr>
      <w:r w:rsidRPr="00D27CF4">
        <w:rPr>
          <w:vertAlign w:val="superscript"/>
        </w:rPr>
        <w:t>4</w:t>
      </w:r>
      <w:r w:rsidRPr="00E86C93">
        <w:t xml:space="preserve"> Else, if thou refuse to let my people go, behold, to morrow will I bring the locusts into thy coast:</w:t>
      </w:r>
    </w:p>
    <w:p w14:paraId="784026FD" w14:textId="77777777" w:rsidR="00E86C93" w:rsidRPr="00E86C93" w:rsidRDefault="00E86C93" w:rsidP="00D27CF4">
      <w:pPr>
        <w:pStyle w:val="Thesis-Quote"/>
      </w:pPr>
      <w:r w:rsidRPr="00D27CF4">
        <w:rPr>
          <w:vertAlign w:val="superscript"/>
        </w:rPr>
        <w:t>5</w:t>
      </w:r>
      <w:r w:rsidRPr="00E86C93">
        <w:t xml:space="preserve"> And they shall cover the face of the earth, that one cannot be able to see the earth: and they shall eat the residue of that which is escaped, which </w:t>
      </w:r>
      <w:proofErr w:type="spellStart"/>
      <w:r w:rsidRPr="00E86C93">
        <w:t>remaineth</w:t>
      </w:r>
      <w:proofErr w:type="spellEnd"/>
      <w:r w:rsidRPr="00E86C93">
        <w:t xml:space="preserve"> unto you from the hail, and shall eat every tree which </w:t>
      </w:r>
      <w:proofErr w:type="spellStart"/>
      <w:r w:rsidRPr="00E86C93">
        <w:t>groweth</w:t>
      </w:r>
      <w:proofErr w:type="spellEnd"/>
      <w:r w:rsidRPr="00E86C93">
        <w:t xml:space="preserve"> for you out of the field:</w:t>
      </w:r>
    </w:p>
    <w:p w14:paraId="29483E6C" w14:textId="77777777" w:rsidR="00E86C93" w:rsidRPr="00E86C93" w:rsidRDefault="00E86C93" w:rsidP="00D27CF4">
      <w:pPr>
        <w:pStyle w:val="Thesis-Quote"/>
      </w:pPr>
      <w:r w:rsidRPr="00D27CF4">
        <w:rPr>
          <w:vertAlign w:val="superscript"/>
        </w:rPr>
        <w:t>6</w:t>
      </w:r>
      <w:r w:rsidRPr="00E86C93">
        <w:t xml:space="preserve"> And they shall fill thy houses, and the houses of all thy servants, and the houses of all the Egyptians; which neither thy fathers, nor thy fathers' fathers have seen, since the day that they were upon the earth unto this day. And he turned himself, and went out from Pharaoh.</w:t>
      </w:r>
    </w:p>
    <w:p w14:paraId="437F53F3" w14:textId="77777777" w:rsidR="00E86C93" w:rsidRPr="00E86C93" w:rsidRDefault="00E86C93" w:rsidP="00D27CF4">
      <w:pPr>
        <w:pStyle w:val="Thesis-Quote"/>
      </w:pPr>
      <w:r w:rsidRPr="00D27CF4">
        <w:rPr>
          <w:vertAlign w:val="superscript"/>
        </w:rPr>
        <w:t>7</w:t>
      </w:r>
      <w:r w:rsidRPr="00E86C93">
        <w:t xml:space="preserve"> And Pharaoh's servants said unto him, </w:t>
      </w:r>
      <w:proofErr w:type="gramStart"/>
      <w:r w:rsidRPr="00E86C93">
        <w:t>How</w:t>
      </w:r>
      <w:proofErr w:type="gramEnd"/>
      <w:r w:rsidRPr="00E86C93">
        <w:t xml:space="preserve"> long shall this man be a snare unto us? </w:t>
      </w:r>
      <w:proofErr w:type="gramStart"/>
      <w:r w:rsidRPr="00E86C93">
        <w:t>let</w:t>
      </w:r>
      <w:proofErr w:type="gramEnd"/>
      <w:r w:rsidRPr="00E86C93">
        <w:t xml:space="preserve"> the men go, that they may serve the LORD their God: </w:t>
      </w:r>
      <w:proofErr w:type="spellStart"/>
      <w:r w:rsidRPr="00E86C93">
        <w:t>knowest</w:t>
      </w:r>
      <w:proofErr w:type="spellEnd"/>
      <w:r w:rsidRPr="00E86C93">
        <w:t xml:space="preserve"> thou not yet that Egypt is destroyed?</w:t>
      </w:r>
    </w:p>
    <w:p w14:paraId="35D8ABE5" w14:textId="77777777" w:rsidR="00E86C93" w:rsidRPr="00E86C93" w:rsidRDefault="00E86C93" w:rsidP="00D27CF4">
      <w:pPr>
        <w:pStyle w:val="Thesis-Quote"/>
      </w:pPr>
      <w:r w:rsidRPr="00D27CF4">
        <w:rPr>
          <w:vertAlign w:val="superscript"/>
        </w:rPr>
        <w:t>8</w:t>
      </w:r>
      <w:r w:rsidRPr="00E86C93">
        <w:t xml:space="preserve"> And Moses and Aaron were brought again unto Pharaoh: and he said unto them, Go, serve the LORD your God: but who are they that shall go?</w:t>
      </w:r>
    </w:p>
    <w:p w14:paraId="4B2426C8" w14:textId="77777777" w:rsidR="00E86C93" w:rsidRPr="00E86C93" w:rsidRDefault="00E86C93" w:rsidP="00D27CF4">
      <w:pPr>
        <w:pStyle w:val="Thesis-Quote"/>
      </w:pPr>
      <w:r w:rsidRPr="00D27CF4">
        <w:rPr>
          <w:vertAlign w:val="superscript"/>
        </w:rPr>
        <w:t>9</w:t>
      </w:r>
      <w:r w:rsidRPr="00E86C93">
        <w:t xml:space="preserve"> And Moses said, We will go with our young and with our old, with our sons and with our daughters, with our flocks and with our herds will we go; for we must hold a feast unto the LORD.</w:t>
      </w:r>
    </w:p>
    <w:p w14:paraId="5CC5EB44" w14:textId="77777777" w:rsidR="00E86C93" w:rsidRPr="00E86C93" w:rsidRDefault="00E86C93" w:rsidP="00D27CF4">
      <w:pPr>
        <w:pStyle w:val="Thesis-Quote"/>
      </w:pPr>
      <w:r w:rsidRPr="00D27CF4">
        <w:rPr>
          <w:vertAlign w:val="superscript"/>
        </w:rPr>
        <w:t>10</w:t>
      </w:r>
      <w:r w:rsidRPr="00E86C93">
        <w:t xml:space="preserve"> And he said unto them, Let the LORD be so with you, as I will let you go, and your little ones: look to it; for evil is before you.</w:t>
      </w:r>
    </w:p>
    <w:p w14:paraId="2BB24AB5" w14:textId="77777777" w:rsidR="00E86C93" w:rsidRPr="00E86C93" w:rsidRDefault="00E86C93" w:rsidP="00D27CF4">
      <w:pPr>
        <w:pStyle w:val="Thesis-Quote"/>
      </w:pPr>
      <w:r w:rsidRPr="00D27CF4">
        <w:rPr>
          <w:vertAlign w:val="superscript"/>
        </w:rPr>
        <w:t>11</w:t>
      </w:r>
      <w:r w:rsidRPr="00E86C93">
        <w:t xml:space="preserve"> Not so: go now ye that are men, and serve the LORD; for that ye did desire. And they were driven out from Pharaoh's presence.</w:t>
      </w:r>
    </w:p>
    <w:p w14:paraId="0D628636" w14:textId="77777777" w:rsidR="00E86C93" w:rsidRPr="00E86C93" w:rsidRDefault="00E86C93" w:rsidP="00D27CF4">
      <w:pPr>
        <w:pStyle w:val="Thesis-Quote"/>
      </w:pPr>
      <w:r w:rsidRPr="00D27CF4">
        <w:rPr>
          <w:vertAlign w:val="superscript"/>
        </w:rPr>
        <w:t>12</w:t>
      </w:r>
      <w:r w:rsidRPr="00E86C93">
        <w:t xml:space="preserve"> And the LORD said unto Moses, Stretch out </w:t>
      </w:r>
      <w:proofErr w:type="spellStart"/>
      <w:r w:rsidRPr="00E86C93">
        <w:t>thine</w:t>
      </w:r>
      <w:proofErr w:type="spellEnd"/>
      <w:r w:rsidRPr="00E86C93">
        <w:t xml:space="preserve"> hand over the land of Egypt for the locusts, that they may come up upon the land of Egypt, and eat every herb of the land, even all that the hail hath left.</w:t>
      </w:r>
    </w:p>
    <w:p w14:paraId="44733813" w14:textId="77777777" w:rsidR="00E86C93" w:rsidRPr="00E86C93" w:rsidRDefault="00E86C93" w:rsidP="00D27CF4">
      <w:pPr>
        <w:pStyle w:val="Thesis-Quote"/>
      </w:pPr>
      <w:r w:rsidRPr="00D27CF4">
        <w:rPr>
          <w:vertAlign w:val="superscript"/>
        </w:rPr>
        <w:t>13</w:t>
      </w:r>
      <w:r w:rsidRPr="00E86C93">
        <w:t xml:space="preserve"> And Moses stretched forth his rod over the land of Egypt, and the LORD brought an east wind upon the land all that day, and all that night; and when it was morning, the east wind brought the locusts.</w:t>
      </w:r>
    </w:p>
    <w:p w14:paraId="5D0096B5" w14:textId="77777777" w:rsidR="00E86C93" w:rsidRPr="00E86C93" w:rsidRDefault="00E86C93" w:rsidP="00D27CF4">
      <w:pPr>
        <w:pStyle w:val="Thesis-Quote"/>
      </w:pPr>
      <w:r w:rsidRPr="00E86C93">
        <w:t>14 And the locusts went up over all the land of Egypt, and rested in all the coasts of Egypt: very grievous were they; before them there were no such locusts as they, neither after them shall be such.</w:t>
      </w:r>
    </w:p>
    <w:p w14:paraId="4A0023C8" w14:textId="77777777" w:rsidR="00E86C93" w:rsidRPr="00E86C93" w:rsidRDefault="00E86C93" w:rsidP="00D27CF4">
      <w:pPr>
        <w:pStyle w:val="Thesis-Quote"/>
      </w:pPr>
      <w:r w:rsidRPr="00E86C93">
        <w:t>15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25FA9CBE" w14:textId="77777777" w:rsidR="00E86C93" w:rsidRPr="00E86C93" w:rsidRDefault="00E86C93" w:rsidP="00D27CF4">
      <w:pPr>
        <w:pStyle w:val="Thesis-Quote"/>
      </w:pPr>
      <w:r w:rsidRPr="00E86C93">
        <w:t>16 Then Pharaoh called for Moses and Aaron in haste; and he said, I have sinned against the LORD your God, and against you.</w:t>
      </w:r>
    </w:p>
    <w:p w14:paraId="521A3D54" w14:textId="77777777" w:rsidR="00E86C93" w:rsidRPr="00E86C93" w:rsidRDefault="00E86C93" w:rsidP="00D27CF4">
      <w:pPr>
        <w:pStyle w:val="Thesis-Quote"/>
      </w:pPr>
      <w:r w:rsidRPr="00E86C93">
        <w:t xml:space="preserve">17 Now therefore forgive, I pray thee, my sin only this once, and </w:t>
      </w:r>
      <w:proofErr w:type="spellStart"/>
      <w:r w:rsidRPr="00E86C93">
        <w:t>intreat</w:t>
      </w:r>
      <w:proofErr w:type="spellEnd"/>
      <w:r w:rsidRPr="00E86C93">
        <w:t xml:space="preserve"> the LORD your </w:t>
      </w:r>
      <w:proofErr w:type="gramStart"/>
      <w:r w:rsidRPr="00E86C93">
        <w:t>God, that</w:t>
      </w:r>
      <w:proofErr w:type="gramEnd"/>
      <w:r w:rsidRPr="00E86C93">
        <w:t xml:space="preserve"> he may take away from me this death only.</w:t>
      </w:r>
    </w:p>
    <w:p w14:paraId="1230AE85" w14:textId="77777777" w:rsidR="00E86C93" w:rsidRPr="00E86C93" w:rsidRDefault="00E86C93" w:rsidP="00D27CF4">
      <w:pPr>
        <w:pStyle w:val="Thesis-Quote"/>
      </w:pPr>
      <w:r w:rsidRPr="00E86C93">
        <w:t xml:space="preserve">18 And he went out from Pharaoh, and </w:t>
      </w:r>
      <w:proofErr w:type="spellStart"/>
      <w:r w:rsidRPr="00E86C93">
        <w:t>intreated</w:t>
      </w:r>
      <w:proofErr w:type="spellEnd"/>
      <w:r w:rsidRPr="00E86C93">
        <w:t xml:space="preserve"> the LORD.</w:t>
      </w:r>
    </w:p>
    <w:p w14:paraId="5863BAE0" w14:textId="77777777" w:rsidR="00E86C93" w:rsidRPr="00E86C93" w:rsidRDefault="00E86C93" w:rsidP="00D27CF4">
      <w:pPr>
        <w:pStyle w:val="Thesis-Quote"/>
      </w:pPr>
      <w:r w:rsidRPr="00E86C93">
        <w:t>19 And the LORD turned a mighty strong west wind, which took away the locusts, and cast them into the Red sea; there remained not one locust in all the coasts of Egypt.</w:t>
      </w:r>
    </w:p>
    <w:p w14:paraId="79129A5A" w14:textId="2BA0F696" w:rsidR="00E86C93" w:rsidRDefault="00E86C93" w:rsidP="00D27CF4">
      <w:pPr>
        <w:pStyle w:val="Thesis-Quote"/>
      </w:pPr>
      <w:r w:rsidRPr="00E86C93">
        <w:t>20 But the LORD hardened Pharaoh's heart, so that he would not let the children of Israel go.</w:t>
      </w:r>
      <w:bookmarkStart w:id="40" w:name="_GoBack"/>
      <w:bookmarkEnd w:id="40"/>
    </w:p>
    <w:p w14:paraId="6276D610" w14:textId="0B2AAE7A" w:rsidR="005A5D6F" w:rsidRPr="005A5D6F" w:rsidRDefault="005A5D6F" w:rsidP="005A5D6F">
      <w:pPr>
        <w:pStyle w:val="Thesis-Quote"/>
        <w:jc w:val="right"/>
      </w:pPr>
      <w:r w:rsidRPr="005A5D6F">
        <w:t>http://www.kingjamesbibleonline.org/Exodus-Chapter-10/</w:t>
      </w:r>
    </w:p>
    <w:p w14:paraId="200BA219" w14:textId="2AC6FB58" w:rsidR="001E6179" w:rsidRDefault="00DA45C8" w:rsidP="005A5D6F">
      <w:pPr>
        <w:pStyle w:val="Heading3"/>
        <w:rPr>
          <w:rFonts w:cs="Arial"/>
        </w:rPr>
      </w:pPr>
      <w:r>
        <w:t xml:space="preserve">DNA </w:t>
      </w:r>
      <w:r w:rsidR="00595D92">
        <w:t>Sequencing history</w:t>
      </w:r>
    </w:p>
    <w:p w14:paraId="02D18CF0" w14:textId="14402A19" w:rsidR="001E6179" w:rsidRDefault="001E6179" w:rsidP="0027468F">
      <w:pPr>
        <w:pStyle w:val="ThesisNormalCompressed"/>
      </w:pPr>
      <w:r>
        <w:t>Soon after it was realized that DNA is the source of genetic information in all living organisms</w:t>
      </w:r>
      <w:r w:rsidR="00E572AA">
        <w:t xml:space="preserve"> </w:t>
      </w:r>
      <w:r w:rsidR="00CC4882">
        <w:fldChar w:fldCharType="begin" w:fldLock="1"/>
      </w:r>
      <w:r w:rsidR="00134DCE">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nd Crick 1953)" }, "properties" : { "noteIndex" : 0 }, "schema" : "https://github.com/citation-style-language/schema/raw/master/csl-citation.json" }</w:instrText>
      </w:r>
      <w:r w:rsidR="00CC4882">
        <w:fldChar w:fldCharType="separate"/>
      </w:r>
      <w:r w:rsidR="00792948" w:rsidRPr="00792948">
        <w:rPr>
          <w:noProof/>
        </w:rPr>
        <w:t>(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134DCE">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nd Witkowski 2012)" }, "properties" : { "noteIndex" : 0 }, "schema" : "https://github.com/citation-style-language/schema/raw/master/csl-citation.json" }</w:instrText>
      </w:r>
      <w:r w:rsidR="00CC4882">
        <w:fldChar w:fldCharType="separate"/>
      </w:r>
      <w:r w:rsidR="00792948" w:rsidRPr="00792948">
        <w:rPr>
          <w:noProof/>
        </w:rPr>
        <w:t>(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w:t>
      </w:r>
      <w:r w:rsidR="00A70325">
        <w:t xml:space="preserve"> to be able to determine the specific arrangement of nucleotides in the polymer—to </w:t>
      </w:r>
      <w:hyperlink w:anchor="_Definitions" w:history="1">
        <w:r w:rsidRPr="00522CFA">
          <w:rPr>
            <w:rStyle w:val="Hyperlink"/>
          </w:rPr>
          <w:t>sequence</w:t>
        </w:r>
      </w:hyperlink>
      <w:r>
        <w:t xml:space="preserve"> it.</w:t>
      </w:r>
      <w:r w:rsidR="00CC10C3">
        <w:t xml:space="preserve"> </w:t>
      </w:r>
      <w:r w:rsidR="00772548">
        <w:t>By</w:t>
      </w:r>
      <w:r>
        <w:t xml:space="preserve"> 19</w:t>
      </w:r>
      <w:r w:rsidR="00772548">
        <w:t>77</w:t>
      </w:r>
      <w:r>
        <w:t>, two very diffe</w:t>
      </w:r>
      <w:r w:rsidR="00772548">
        <w:t xml:space="preserve">rent methods </w:t>
      </w:r>
      <w:r w:rsidR="00A70325">
        <w:t>developed by</w:t>
      </w:r>
      <w:r w:rsidR="00772548">
        <w:t xml:space="preserve"> Sanger </w:t>
      </w:r>
      <w:r w:rsidR="00772548">
        <w:fldChar w:fldCharType="begin" w:fldLock="1"/>
      </w:r>
      <w:r w:rsidR="00134DCE">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 xml:space="preserve">and </w:t>
      </w:r>
      <w:proofErr w:type="spellStart"/>
      <w:r>
        <w:t>Max</w:t>
      </w:r>
      <w:r w:rsidR="00772548">
        <w:t>a</w:t>
      </w:r>
      <w:r>
        <w:t>m</w:t>
      </w:r>
      <w:proofErr w:type="spellEnd"/>
      <w:r>
        <w:t>-Gilbert</w:t>
      </w:r>
      <w:r w:rsidR="00772548">
        <w:t xml:space="preserve"> </w:t>
      </w:r>
      <w:r w:rsidR="00D85B5C">
        <w:fldChar w:fldCharType="begin" w:fldLock="1"/>
      </w:r>
      <w:r w:rsidR="00134DCE">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w:t>
      </w:r>
      <w:proofErr w:type="spellStart"/>
      <w:r>
        <w:t>Max</w:t>
      </w:r>
      <w:r w:rsidR="00D85B5C">
        <w:t>a</w:t>
      </w:r>
      <w:r>
        <w:t>m</w:t>
      </w:r>
      <w:proofErr w:type="spellEnd"/>
      <w:r>
        <w:t xml:space="preserve">-Gilbert’ sequencing, were used to determine the specific order of </w:t>
      </w:r>
      <w:r w:rsidR="00524A40">
        <w:t>a small</w:t>
      </w:r>
      <w:r w:rsidR="00A70325">
        <w:t xml:space="preserve"> piece of </w:t>
      </w:r>
      <w:r>
        <w:t>DNA</w:t>
      </w:r>
      <w:r w:rsidR="00524A40">
        <w:t xml:space="preserv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r w:rsidR="00CC10C3">
        <w:t xml:space="preserve"> </w:t>
      </w:r>
    </w:p>
    <w:p w14:paraId="7956679B" w14:textId="14D894E9" w:rsidR="001E6179" w:rsidRDefault="00524A40" w:rsidP="0027468F">
      <w:pPr>
        <w:pStyle w:val="ThesisNormalCompressed"/>
      </w:pPr>
      <w:r>
        <w:t>During</w:t>
      </w:r>
      <w:r w:rsidR="001E6179">
        <w:t xml:space="preserve"> </w:t>
      </w:r>
      <w:r w:rsidR="00A70325">
        <w:t xml:space="preserve">the </w:t>
      </w:r>
      <w:r w:rsidR="00DE603E">
        <w:t>late 70’s and throughout the 80’s</w:t>
      </w:r>
      <w:r>
        <w:t>, DNA</w:t>
      </w:r>
      <w:r w:rsidR="001E6179">
        <w:t xml:space="preserve"> sequences were typically communicat</w:t>
      </w:r>
      <w:r>
        <w:t>ed</w:t>
      </w:r>
      <w:r w:rsidR="001E6179">
        <w:t xml:space="preserve"> in important </w:t>
      </w:r>
      <w:proofErr w:type="gramStart"/>
      <w:r w:rsidR="001E6179">
        <w:t>publications</w:t>
      </w:r>
      <w:proofErr w:type="gramEnd"/>
      <w:r w:rsidR="00F37C73">
        <w:t xml:space="preserve"> </w:t>
      </w:r>
      <w:r w:rsidR="00F37C73">
        <w:fldChar w:fldCharType="begin" w:fldLock="1"/>
      </w:r>
      <w:r w:rsidR="00134DCE">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fldChar w:fldCharType="separate"/>
      </w:r>
      <w:r w:rsidR="00792948" w:rsidRPr="00792948">
        <w:rPr>
          <w:noProof/>
        </w:rPr>
        <w:t>(B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134DCE">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134DCE">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A70325">
        <w:t xml:space="preserve">that </w:t>
      </w:r>
      <w:r w:rsidR="001E6179">
        <w:t xml:space="preserve">brought DNA sequencing from a hard-to-perform but necessary piece of analysis, to an organized, large-scale effort </w:t>
      </w:r>
      <w:r w:rsidR="00A70325">
        <w:t>of assembling</w:t>
      </w:r>
      <w:r w:rsidR="001E6179">
        <w:t xml:space="preserve"> complete source genetic material for relatively simple </w:t>
      </w:r>
      <w:r w:rsidR="002B5A20">
        <w:fldChar w:fldCharType="begin" w:fldLock="1"/>
      </w:r>
      <w:r w:rsidR="00134DCE">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134DCE">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proofErr w:type="gramStart"/>
      <w:r w:rsidR="00792948" w:rsidRPr="00792948">
        <w:rPr>
          <w:noProof/>
        </w:rPr>
        <w:t>(E S Lander et al. 2001; J C Venter et al. 2001)</w:t>
      </w:r>
      <w:r w:rsidR="002B5A20">
        <w:fldChar w:fldCharType="end"/>
      </w:r>
      <w:r w:rsidR="002B5A20">
        <w:t xml:space="preserve"> </w:t>
      </w:r>
      <w:r w:rsidR="001E6179">
        <w:t>genomes.</w:t>
      </w:r>
      <w:proofErr w:type="gramEnd"/>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134DCE">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w:t>
      </w:r>
      <w:r w:rsidR="00A70325">
        <w:t>the landscape of genome assembly</w:t>
      </w:r>
      <w:r w:rsidR="000374F3">
        <w:t xml:space="preserve">.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shotgun approach </w:t>
      </w:r>
      <w:r w:rsidR="00EB0CEE">
        <w:fldChar w:fldCharType="begin" w:fldLock="1"/>
      </w:r>
      <w:r w:rsidR="00134DCE">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B0CEE">
        <w:t xml:space="preserve"> sequenced pairwise </w:t>
      </w:r>
      <w:r w:rsidR="00EB0CEE">
        <w:fldChar w:fldCharType="begin" w:fldLock="1"/>
      </w:r>
      <w:r w:rsidR="00134DCE">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B0CEE">
        <w:t xml:space="preserve">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w:t>
      </w:r>
      <w:r w:rsidR="00106668">
        <w:t>assemble</w:t>
      </w:r>
      <w:r w:rsidR="001E6179">
        <w:t xml:space="preserv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680D142F" w:rsidR="00B54E45" w:rsidRDefault="0023309F" w:rsidP="00B473B9">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 xml:space="preserve">Each DNA molecule to be sequenced must be isolated </w:t>
      </w:r>
      <w:r w:rsidR="00106668">
        <w:t>and</w:t>
      </w:r>
      <w:r>
        <w:t xml:space="preserve"> clonally amplified, typically using bacteria. Given that the human genome</w:t>
      </w:r>
      <w:r w:rsidR="00CC0C5C">
        <w:t xml:space="preserve"> </w:t>
      </w:r>
      <w:r w:rsidR="00CC0C5C">
        <w:fldChar w:fldCharType="begin" w:fldLock="1"/>
      </w:r>
      <w:r w:rsidR="00134DCE">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792948" w:rsidRPr="00792948">
        <w:rPr>
          <w:noProof/>
        </w:rPr>
        <w:t>(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M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genomes of many different species or individual</w:t>
      </w:r>
      <w:r w:rsidR="002C40CC">
        <w:t xml:space="preserve"> organisms</w:t>
      </w:r>
      <w:r w:rsidR="00106668">
        <w:t>.</w:t>
      </w:r>
    </w:p>
    <w:p w14:paraId="132A9AD6" w14:textId="0AE0B508" w:rsidR="00C61FEB" w:rsidRDefault="001971ED" w:rsidP="00B473B9">
      <w:pPr>
        <w:pStyle w:val="ThesisNormalCompressed"/>
      </w:pPr>
      <w:r>
        <w:t xml:space="preserve">In the early 2000’s efforts to change </w:t>
      </w:r>
      <w:r w:rsidR="002C40CC">
        <w:t>the</w:t>
      </w:r>
      <w:r>
        <w:t xml:space="preserve"> approach to DNA sequencing, first using MPSS</w:t>
      </w:r>
      <w:r w:rsidR="00CC0C5C">
        <w:t xml:space="preserve"> </w:t>
      </w:r>
      <w:r w:rsidR="00CC0C5C">
        <w:fldChar w:fldCharType="begin" w:fldLock="1"/>
      </w:r>
      <w:r w:rsidR="00134DCE">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134DCE">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134DCE">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Both</w:t>
      </w:r>
      <w:r w:rsidR="00106668">
        <w:t xml:space="preserve"> of the latter methods utilize</w:t>
      </w:r>
      <w:r w:rsidR="002C40CC">
        <w:t xml:space="preserve"> emulsion PCR </w:t>
      </w:r>
      <w:r w:rsidR="00EB61A7">
        <w:fldChar w:fldCharType="begin" w:fldLock="1"/>
      </w:r>
      <w:r w:rsidR="00134DCE">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for clonal amplification prior to sequencing, removing the bottleneck of bacterial cloning</w:t>
      </w:r>
      <w:r w:rsidR="00106668">
        <w:t>.</w:t>
      </w:r>
      <w:r w:rsidR="002C40CC">
        <w:t xml:space="preserve"> </w:t>
      </w:r>
      <w:r w:rsidR="00BD59F0">
        <w:t xml:space="preserve">In contrast to Sanger sequencing, where the final read out is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106668">
        <w:t xml:space="preserve"> as it reacts</w:t>
      </w:r>
      <w:r w:rsidR="00BD59F0">
        <w:t xml:space="preserve"> with ATP generated from the pyrophosphate (PPi) by-p</w:t>
      </w:r>
      <w:r w:rsidR="00106668">
        <w:t>roduct of nucleotide addition</w:t>
      </w:r>
      <w:r w:rsidR="00BD59F0">
        <w:t xml:space="preserve">. </w:t>
      </w:r>
      <w:r w:rsidR="000F6B57">
        <w:t xml:space="preserve">Pyrosequencing </w:t>
      </w:r>
      <w:r w:rsidR="00106668">
        <w:t>has been</w:t>
      </w:r>
      <w:r w:rsidR="000F6B57">
        <w:t xml:space="preserve"> commercialized by 454 technologies.</w:t>
      </w:r>
      <w:r w:rsidR="00BD59F0">
        <w:t xml:space="preserve"> Polony sequencing involves a more complicated sequencing-by-ligation method, eventually commercialized by Applied </w:t>
      </w:r>
      <w:r w:rsidR="0056361B">
        <w:t>Biosystems</w:t>
      </w:r>
      <w:r w:rsidR="00106668">
        <w:t xml:space="preserve"> and branded as </w:t>
      </w:r>
      <w:r w:rsidR="000F6B57">
        <w:t xml:space="preserve">SOLiD </w:t>
      </w:r>
      <w:r w:rsidR="00106668">
        <w:t>sequencing</w:t>
      </w:r>
      <w:r w:rsidR="000F6B57">
        <w:t xml:space="preserve">. </w:t>
      </w:r>
      <w:r w:rsidR="00BD59F0">
        <w:t xml:space="preserve">While both of these technologies provided </w:t>
      </w:r>
      <w:r w:rsidR="0056361B">
        <w:t>valuable</w:t>
      </w:r>
      <w:r w:rsidR="00BD59F0">
        <w:t>, high-throughput sequences, neither has been as successful as the approach commercialized by Solexa</w:t>
      </w:r>
      <w:r w:rsidR="00106668">
        <w:t xml:space="preserve">, </w:t>
      </w:r>
      <w:r w:rsidR="00BD59F0">
        <w:t xml:space="preserve">eventually </w:t>
      </w:r>
      <w:r w:rsidR="00522CFA">
        <w:t xml:space="preserve">purchased and now known as </w:t>
      </w:r>
      <w:r w:rsidR="00BD59F0">
        <w:t>Illumina</w:t>
      </w:r>
      <w:r w:rsidR="00C61FEB">
        <w:t>.</w:t>
      </w:r>
    </w:p>
    <w:p w14:paraId="1502070E" w14:textId="4B3547F2" w:rsidR="00B2035D" w:rsidRDefault="00C61FEB" w:rsidP="00B473B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CC10C3">
        <w:t xml:space="preserve"> </w:t>
      </w:r>
      <w:r>
        <w:t>Since 2006, iterations of the Illumina platform (</w:t>
      </w:r>
      <w:proofErr w:type="spellStart"/>
      <w:r>
        <w:t>eg</w:t>
      </w:r>
      <w:proofErr w:type="spellEnd"/>
      <w:r>
        <w:t>.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617E6E">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0" w:history="1">
        <w:proofErr w:type="spellStart"/>
        <w:r w:rsidR="0056361B" w:rsidRPr="0056361B">
          <w:rPr>
            <w:rStyle w:val="Hyperlink"/>
          </w:rPr>
          <w:t>Basespace</w:t>
        </w:r>
        <w:proofErr w:type="spellEnd"/>
        <w:r w:rsidR="0056361B" w:rsidRPr="0056361B">
          <w:rPr>
            <w:rStyle w:val="Hyperlink"/>
          </w:rPr>
          <w:t xml:space="preserve"> blog</w:t>
        </w:r>
      </w:hyperlink>
      <w:r w:rsidR="0056361B">
        <w:t xml:space="preserve">, that they had sequenced a </w:t>
      </w:r>
      <w:proofErr w:type="spellStart"/>
      <w:r w:rsidR="0056361B">
        <w:t>HapMap</w:t>
      </w:r>
      <w:proofErr w:type="spellEnd"/>
      <w:r w:rsidR="0056361B">
        <w:t xml:space="preserve"> </w:t>
      </w:r>
      <w:hyperlink r:id="rId11"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w:t>
      </w:r>
      <w:proofErr w:type="gramStart"/>
      <w:r w:rsidR="00793739">
        <w:t>nt</w:t>
      </w:r>
      <w:proofErr w:type="gramEnd"/>
      <w:r w:rsidR="00793739">
        <w:t xml:space="preserve"> reads</w:t>
      </w:r>
      <w:r w:rsidR="00106668">
        <w:t xml:space="preserve"> in a single run</w:t>
      </w:r>
      <w:r w:rsidR="00793739">
        <w:t>.</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6CFCE146" w14:textId="77777777" w:rsidR="0043408C" w:rsidRDefault="0043408C" w:rsidP="0043408C">
      <w:pPr>
        <w:pStyle w:val="Figure-02-Figure"/>
      </w:pPr>
      <w:r>
        <w:drawing>
          <wp:inline distT="0" distB="0" distL="0" distR="0" wp14:anchorId="7758DA74" wp14:editId="27032742">
            <wp:extent cx="6454775" cy="2181225"/>
            <wp:effectExtent l="0" t="0" r="0" b="0"/>
            <wp:docPr id="36" name="Picture 36" descr="Macintosh HD:Users:royc:Dropbox:Thesis:Figures:01-Introduction:Sequencing.costs.over.tim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54775" cy="2181225"/>
                    </a:xfrm>
                    <a:prstGeom prst="rect">
                      <a:avLst/>
                    </a:prstGeom>
                    <a:noFill/>
                    <a:ln>
                      <a:noFill/>
                    </a:ln>
                  </pic:spPr>
                </pic:pic>
              </a:graphicData>
            </a:graphic>
          </wp:inline>
        </w:drawing>
      </w:r>
    </w:p>
    <w:p w14:paraId="72874247" w14:textId="099F71A3" w:rsidR="0043408C" w:rsidRDefault="0043408C" w:rsidP="0043408C">
      <w:pPr>
        <w:pStyle w:val="Figure-01-Title"/>
      </w:pPr>
      <w:r>
        <w:t xml:space="preserve">Figure </w:t>
      </w:r>
      <w:fldSimple w:instr=" STYLEREF 1 \s ">
        <w:r w:rsidR="00134DCE">
          <w:rPr>
            <w:noProof/>
          </w:rPr>
          <w:t>1</w:t>
        </w:r>
      </w:fldSimple>
      <w:r w:rsidR="00134DCE">
        <w:noBreakHyphen/>
      </w:r>
      <w:fldSimple w:instr=" SEQ Figure \* ARABIC \s 1 ">
        <w:r w:rsidR="00134DCE">
          <w:rPr>
            <w:noProof/>
          </w:rPr>
          <w:t>1</w:t>
        </w:r>
      </w:fldSimple>
      <w:r>
        <w:t>, Cost of sequencing the human genome over time</w:t>
      </w:r>
    </w:p>
    <w:p w14:paraId="1021DF4C" w14:textId="244C99BF" w:rsidR="0043408C" w:rsidRPr="0043408C" w:rsidRDefault="0043408C" w:rsidP="0043408C">
      <w:pPr>
        <w:pStyle w:val="Figure-03-Legend"/>
        <w:rPr>
          <w:noProof/>
        </w:rPr>
      </w:pPr>
      <w:r>
        <w:t xml:space="preserve">The </w:t>
      </w:r>
      <w:proofErr w:type="gramStart"/>
      <w:r>
        <w:t>costs of sequencing the human genome has</w:t>
      </w:r>
      <w:proofErr w:type="gramEnd"/>
      <w:r>
        <w:t xml:space="preserve"> decreased on a log scale over a roughly 10 year period thanks to major improvements in high-throughput sequencing. </w:t>
      </w:r>
      <w:proofErr w:type="gramStart"/>
      <w:r>
        <w:t xml:space="preserve">Data from </w:t>
      </w:r>
      <w:r w:rsidRPr="0043408C">
        <w:rPr>
          <w:noProof/>
        </w:rPr>
        <w:t>Wetterstrand KA.</w:t>
      </w:r>
      <w:proofErr w:type="gramEnd"/>
      <w:r w:rsidRPr="0043408C">
        <w:rPr>
          <w:noProof/>
        </w:rPr>
        <w:t xml:space="preserve"> DNA Sequencing Costs: Data from the NHGRI Genome Sequencing Program (GSP) Available at: </w:t>
      </w:r>
      <w:hyperlink r:id="rId13" w:history="1">
        <w:r w:rsidRPr="0043408C">
          <w:rPr>
            <w:rStyle w:val="Hyperlink"/>
          </w:rPr>
          <w:t>www.genome.gov/sequencingcosts</w:t>
        </w:r>
      </w:hyperlink>
      <w:r>
        <w:t>. Accessed 2013-09-03</w:t>
      </w:r>
    </w:p>
    <w:p w14:paraId="0C2C8B3E" w14:textId="49B98353" w:rsidR="0043408C" w:rsidRDefault="0043408C" w:rsidP="0043408C">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45B6A66E" w:rsidR="006D7B9C" w:rsidRPr="00392CB4" w:rsidRDefault="006D7B9C" w:rsidP="00392CB4">
      <w:r>
        <w:fldChar w:fldCharType="begin" w:fldLock="1"/>
      </w:r>
      <w:r w:rsidR="00134DCE">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39A16B6E" w14:textId="799A80A3" w:rsidR="00081109" w:rsidRDefault="00081109" w:rsidP="00B473B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134DCE">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134DCE">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0A0BF757" w:rsidR="00081109" w:rsidRPr="00213D57" w:rsidRDefault="00B424FC" w:rsidP="00B473B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134DCE">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134DCE">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134DCE">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134DCE">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fldChar w:fldCharType="separate"/>
      </w:r>
      <w:r w:rsidR="00F5541F" w:rsidRPr="00F5541F">
        <w:rPr>
          <w:noProof/>
        </w:rPr>
        <w:t>(M. Li et al. 2011)</w:t>
      </w:r>
      <w:r w:rsidR="00700EEA">
        <w:fldChar w:fldCharType="end"/>
      </w:r>
      <w:r>
        <w:t>, transcript assembly</w:t>
      </w:r>
      <w:r w:rsidR="00E46D77">
        <w:t xml:space="preserve"> </w:t>
      </w:r>
      <w:r w:rsidR="00E46D77">
        <w:fldChar w:fldCharType="begin" w:fldLock="1"/>
      </w:r>
      <w:r w:rsidR="00134DCE">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xml:space="preserve">; Also </w:t>
      </w:r>
      <w:r w:rsidR="005F2022" w:rsidRPr="00210B68">
        <w:rPr>
          <w:highlight w:val="lightGray"/>
        </w:rPr>
        <w:t>#Figure</w:t>
      </w:r>
      <w:r w:rsidR="005F2022">
        <w:t xml:space="preserve"> of my own design</w:t>
      </w:r>
      <w:r>
        <w:t xml:space="preserve">). </w:t>
      </w:r>
    </w:p>
    <w:p w14:paraId="4FB330C0" w14:textId="66410643" w:rsidR="00B424FC" w:rsidRDefault="00B424FC" w:rsidP="00B473B9">
      <w:pPr>
        <w:pStyle w:val="ThesisNormalCompressed"/>
      </w:pPr>
      <w:r>
        <w:t xml:space="preserve">Starting from the moment the RNA leaves the exit channel of the </w:t>
      </w:r>
      <w:proofErr w:type="gramStart"/>
      <w:r>
        <w:t>polymerase,</w:t>
      </w:r>
      <w:proofErr w:type="gramEnd"/>
      <w:r>
        <w:t xml:space="preserv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134DCE">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134DCE">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proofErr w:type="spellStart"/>
      <w:r w:rsidR="005F2022">
        <w:t>RNA</w:t>
      </w:r>
      <w:proofErr w:type="gramStart"/>
      <w:r w:rsidR="005F2022">
        <w:t>:protein</w:t>
      </w:r>
      <w:proofErr w:type="spellEnd"/>
      <w:proofErr w:type="gramEnd"/>
      <w:r w:rsidR="005F2022">
        <w:t xml:space="preserve"> interactions can be measured with or without crosslinking the protein to the RNA, via CLIP or RIP, respectively. Once an RNA has been fully transcribed, known processing steps such as Cap formation and </w:t>
      </w:r>
      <w:proofErr w:type="gramStart"/>
      <w:r w:rsidR="005F2022">
        <w:t>poly(</w:t>
      </w:r>
      <w:proofErr w:type="gramEnd"/>
      <w:r w:rsidR="005F2022">
        <w:t>A) tail formation can be measured using any of t</w:t>
      </w:r>
      <w:r w:rsidR="00700EEA">
        <w:t xml:space="preserve">he Cap-Seq/CAGE methodologies </w:t>
      </w:r>
      <w:r w:rsidR="00700EEA">
        <w:fldChar w:fldCharType="begin" w:fldLock="1"/>
      </w:r>
      <w:r w:rsidR="00134DCE">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134DCE">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134DCE">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62AB2235" w14:textId="77777777" w:rsidR="002A6CF3" w:rsidRDefault="002A6CF3" w:rsidP="002A6CF3">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75C6642E" w:rsidR="002A6CF3" w:rsidRDefault="002A6CF3" w:rsidP="002A6CF3">
      <w:pPr>
        <w:pStyle w:val="Figure-01-Title"/>
      </w:pPr>
      <w:r>
        <w:t xml:space="preserve">Figure </w:t>
      </w:r>
      <w:fldSimple w:instr=" STYLEREF 1 \s ">
        <w:r w:rsidR="00134DCE">
          <w:rPr>
            <w:noProof/>
          </w:rPr>
          <w:t>1</w:t>
        </w:r>
      </w:fldSimple>
      <w:r w:rsidR="00134DCE">
        <w:noBreakHyphen/>
      </w:r>
      <w:fldSimple w:instr=" SEQ Figure \* ARABIC \s 1 ">
        <w:r w:rsidR="00134DCE">
          <w:rPr>
            <w:noProof/>
          </w:rPr>
          <w:t>2</w:t>
        </w:r>
      </w:fldSimple>
      <w:r>
        <w:t>, Methods for HTS of RNA</w:t>
      </w:r>
    </w:p>
    <w:p w14:paraId="3B39D057" w14:textId="57E1B897" w:rsidR="009539D4" w:rsidRDefault="009539D4" w:rsidP="00B473B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134DCE">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134DCE">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134DCE">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134DCE">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134DCE">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134DCE">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77777777" w:rsidR="00B424FC" w:rsidRPr="00081109" w:rsidRDefault="00B424FC" w:rsidP="00B473B9">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78731063" w14:textId="72D4B8B2" w:rsidR="009539D4" w:rsidRDefault="009539D4" w:rsidP="009539D4">
      <w:r w:rsidRPr="00563470">
        <w:rPr>
          <w:highlight w:val="yellow"/>
        </w:rPr>
        <w:t xml:space="preserve">Mention the pair of papers in science, </w:t>
      </w:r>
      <w:proofErr w:type="spellStart"/>
      <w:r w:rsidRPr="00563470">
        <w:rPr>
          <w:highlight w:val="yellow"/>
        </w:rPr>
        <w:t>dec</w:t>
      </w:r>
      <w:proofErr w:type="spellEnd"/>
      <w:r w:rsidRPr="00563470">
        <w:rPr>
          <w:highlight w:val="yellow"/>
        </w:rPr>
        <w:t xml:space="preserve"> 2012 that discuss evolution using RNA-Seq</w:t>
      </w:r>
      <w:r w:rsidR="00792948" w:rsidRPr="00563470">
        <w:rPr>
          <w:highlight w:val="yellow"/>
        </w:rPr>
        <w:t xml:space="preserve"> </w:t>
      </w:r>
      <w:r w:rsidR="00792948" w:rsidRPr="00563470">
        <w:rPr>
          <w:highlight w:val="yellow"/>
        </w:rPr>
        <w:fldChar w:fldCharType="begin" w:fldLock="1"/>
      </w:r>
      <w:r w:rsidR="00134DCE">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        From Duplicate 3 (                           The Evolutionary Landscape of Alternative Splicing in Vertebrate Species                         - Barbosa-Morais, N. L.; Irimia, M.; Pan, Q.; Xiong, H. Y.; Gueroussov, S.; Lee, L. J.; Slobodeniuc, V.; Kutter, C.; Watt, S.; Colak, R.; Kim, T.; Misquitta-Ali, C. M.; Wilson, M. D.; Kim, P. M.; Odom, D. T.; Frey, B. J.; Blencowe, B. J.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n        From Duplicate 1 ( \n        \n        \n          Evolutionary Dynamics of Gene and Isoform Regulation in Mammalian Tissues\n        \n        \n         - Merkin, Jason; Russell, Caitlin; Chen, Ping; Burge, Christopher B. )\n\n        \n        \n\n        From Duplicate 1 ( \n        \n        \n          Evolutionary Dynamics of Gene and Isoform Regulation in Mammalian Tissues\n        \n        \n         - Merkin, J.; Russell, C.; Chen, P.; Burge, C. B. )\n\n        \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From Duplicate 2 ( \n        \n        \n          Evolutionary dynamics of gene and isoform regulation in Mammalian tissues.\n        \n        \n         - Merkin, Jason; Russell, Caitlin; Chen, Ping; Burge, Christopher B )\n\n        \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BA377C" w:rsidRDefault="00BA377C" w:rsidP="00BA377C">
      <w:pPr>
        <w:pStyle w:val="ThesisNormalCompressed"/>
      </w:pPr>
      <w:r>
        <w:t xml:space="preserve">Add a section about long genes/transcripts? New papers discussing importance of topoisomerase just came out in Nature - </w:t>
      </w:r>
      <w:r w:rsidRPr="00BA377C">
        <w:t xml:space="preserve">King, Ian F., </w:t>
      </w:r>
      <w:proofErr w:type="spellStart"/>
      <w:r w:rsidRPr="00BA377C">
        <w:t>Chandri</w:t>
      </w:r>
      <w:proofErr w:type="spellEnd"/>
      <w:r w:rsidRPr="00BA377C">
        <w:t xml:space="preserve"> N. </w:t>
      </w:r>
      <w:proofErr w:type="spellStart"/>
      <w:r w:rsidRPr="00BA377C">
        <w:t>Yandava</w:t>
      </w:r>
      <w:proofErr w:type="spellEnd"/>
      <w:r w:rsidRPr="00BA377C">
        <w:t xml:space="preserve">, Angela M. </w:t>
      </w:r>
      <w:proofErr w:type="spellStart"/>
      <w:r w:rsidRPr="00BA377C">
        <w:t>Mabb</w:t>
      </w:r>
      <w:proofErr w:type="spellEnd"/>
      <w:r w:rsidRPr="00BA377C">
        <w:t xml:space="preserve">, Jack S. Hsiao, </w:t>
      </w:r>
      <w:proofErr w:type="spellStart"/>
      <w:r w:rsidRPr="00BA377C">
        <w:t>Hsien</w:t>
      </w:r>
      <w:proofErr w:type="spellEnd"/>
      <w:r w:rsidRPr="00BA377C">
        <w:t xml:space="preserve">-Sung Huang, Brandon L. Pearson, J. Mauro Calabrese, et al. 2013. “Topoisomerases Facilitate Transcription of Long Genes Linked to Autism.” </w:t>
      </w:r>
      <w:r w:rsidRPr="00BA377C">
        <w:rPr>
          <w:i/>
          <w:iCs/>
        </w:rPr>
        <w:t>Nature</w:t>
      </w:r>
      <w:r w:rsidRPr="00BA377C">
        <w:t xml:space="preserve"> 501 (7465) (August 28): 58–62. </w:t>
      </w:r>
      <w:proofErr w:type="gramStart"/>
      <w:r w:rsidRPr="00BA377C">
        <w:t>doi:10.1038</w:t>
      </w:r>
      <w:proofErr w:type="gramEnd"/>
      <w:r w:rsidRPr="00BA377C">
        <w:t>/nature12504. http://www.nature.com/doifinder/10.1038/nature12504.</w:t>
      </w:r>
    </w:p>
    <w:p w14:paraId="7592D4F1" w14:textId="1D0028CC" w:rsidR="00BA377C" w:rsidRPr="009539D4" w:rsidRDefault="00BA377C" w:rsidP="009539D4"/>
    <w:p w14:paraId="0AEDF854" w14:textId="14B5F04F" w:rsidR="00691863" w:rsidRDefault="00691863" w:rsidP="00B473B9">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134DCE">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134DCE">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134DCE">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134DCE">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fldChar w:fldCharType="separate"/>
      </w:r>
      <w:r w:rsidR="00563470" w:rsidRPr="00563470">
        <w:rPr>
          <w:noProof/>
        </w:rPr>
        <w:t>(J. M. 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134DCE">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5C525FBA" w:rsidR="00691863" w:rsidRDefault="00691863" w:rsidP="00B473B9">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134DCE">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134DCE">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134DCE">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134DCE">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79CF22D1" w:rsidR="00691863" w:rsidRPr="00691863" w:rsidRDefault="00691863" w:rsidP="00B473B9">
      <w:pPr>
        <w:pStyle w:val="ThesisNormalCompressed"/>
      </w:pPr>
      <w:r>
        <w:t>Sequence motifs that compose the AS code have been teased out</w:t>
      </w:r>
      <w:r w:rsidR="007A4289">
        <w:t xml:space="preserve"> </w:t>
      </w:r>
      <w:r w:rsidR="007A4289">
        <w:fldChar w:fldCharType="begin" w:fldLock="1"/>
      </w:r>
      <w:r w:rsidR="00134DCE">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134DCE">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r w:rsidR="00563470">
        <w:t>cross-linking</w:t>
      </w:r>
      <w:r>
        <w:t>.</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134DCE">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134DCE">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5A5D6F">
      <w:pPr>
        <w:pStyle w:val="Heading3"/>
      </w:pPr>
      <w:r>
        <w:t>The Isoform Problem</w:t>
      </w:r>
    </w:p>
    <w:p w14:paraId="2CEEA725" w14:textId="766B5E5B" w:rsidR="00500D94" w:rsidRDefault="00500D94" w:rsidP="00B473B9">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07BC9C1" w:rsidR="0074168A" w:rsidRDefault="00B842CD" w:rsidP="00B842CD">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1DCA1450" w:rsidR="0074168A" w:rsidRDefault="0074168A" w:rsidP="0074168A">
      <w:pPr>
        <w:pStyle w:val="Figure-01-Title"/>
      </w:pPr>
      <w:bookmarkStart w:id="41" w:name="_Toc239322448"/>
      <w:r>
        <w:t xml:space="preserve">Figure </w:t>
      </w:r>
      <w:fldSimple w:instr=" STYLEREF 1 \s ">
        <w:r w:rsidR="00134DCE">
          <w:rPr>
            <w:noProof/>
          </w:rPr>
          <w:t>1</w:t>
        </w:r>
      </w:fldSimple>
      <w:r w:rsidR="00134DCE">
        <w:noBreakHyphen/>
      </w:r>
      <w:fldSimple w:instr=" SEQ Figure \* ARABIC \s 1 ">
        <w:r w:rsidR="00134DCE">
          <w:rPr>
            <w:noProof/>
          </w:rPr>
          <w:t>3</w:t>
        </w:r>
      </w:fldSimple>
      <w:r>
        <w:t>, Limitations of Sequencing technologies for the study of splicing coordination</w:t>
      </w:r>
      <w:bookmarkEnd w:id="41"/>
    </w:p>
    <w:p w14:paraId="5A8F0BA2" w14:textId="32925819" w:rsidR="00500D94" w:rsidRDefault="00500D94" w:rsidP="00B473B9">
      <w:pPr>
        <w:pStyle w:val="ThesisNormalCompressed"/>
      </w:pPr>
      <w:r>
        <w:t>Microarrays rely on hybridization of a target sequence to a known probe averaging 25 to 100 nt in length</w:t>
      </w:r>
      <w:r w:rsidR="0084447A">
        <w:t xml:space="preserve"> </w:t>
      </w:r>
      <w:r w:rsidR="0084447A">
        <w:fldChar w:fldCharType="begin" w:fldLock="1"/>
      </w:r>
      <w:r w:rsidR="00134DCE">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w:t>
      </w:r>
      <w:r w:rsidRPr="00210B68">
        <w:rPr>
          <w:highlight w:val="lightGray"/>
        </w:rPr>
        <w:t>Figure 1</w:t>
      </w:r>
      <w:r w:rsidR="0084447A" w:rsidRPr="00210B68">
        <w:rPr>
          <w:highlight w:val="lightGray"/>
        </w:rPr>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134DCE">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134DCE">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62E6B62F" w:rsidR="00500D94" w:rsidRDefault="00500D94" w:rsidP="00B473B9">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134DCE">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134DCE">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 xml:space="preserve">Unfortunately, the current read-length abilities (depicted </w:t>
      </w:r>
      <w:r w:rsidRPr="00210B68">
        <w:rPr>
          <w:highlight w:val="lightGray"/>
        </w:rPr>
        <w:t>in Figure 1</w:t>
      </w:r>
      <w:r w:rsidR="0084447A" w:rsidRPr="00210B68">
        <w:rPr>
          <w:highlight w:val="lightGray"/>
        </w:rPr>
        <w:t>-1,</w:t>
      </w:r>
      <w:r w:rsidRPr="00210B68">
        <w:rPr>
          <w:highlight w:val="lightGray"/>
        </w:rPr>
        <w:t>B</w:t>
      </w:r>
      <w:r>
        <w:t>)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134DCE">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xml:space="preserve">, other approaches proposed to solve the connectivity problem include traditional cloning and sequencing or hybridization of query </w:t>
      </w:r>
      <w:proofErr w:type="spellStart"/>
      <w:r>
        <w:t>oligos</w:t>
      </w:r>
      <w:proofErr w:type="spellEnd"/>
      <w:r>
        <w:t xml:space="preserve"> to single-molecule transcripts</w:t>
      </w:r>
      <w:r w:rsidR="0084447A">
        <w:t xml:space="preserve"> </w:t>
      </w:r>
      <w:r w:rsidR="0084447A">
        <w:fldChar w:fldCharType="begin" w:fldLock="1"/>
      </w:r>
      <w:r w:rsidR="00134DCE">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0862DB66" w:rsidR="00500D94" w:rsidRDefault="00500D94" w:rsidP="00B473B9">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134DCE">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134DCE">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B473B9">
      <w:pPr>
        <w:pStyle w:val="ThesisNormalCompressed"/>
      </w:pPr>
    </w:p>
    <w:p w14:paraId="6D4286F7" w14:textId="11CFE95A" w:rsidR="00B473B9" w:rsidRPr="00500D94" w:rsidRDefault="00B473B9" w:rsidP="00B473B9">
      <w:pPr>
        <w:pStyle w:val="ThesisNormalCompressed"/>
      </w:pPr>
      <w:r w:rsidRPr="00B473B9">
        <w:rPr>
          <w:b/>
        </w:rPr>
        <w:t>Need to mention DSCAM – that can be the transition to Coordination in splicing</w:t>
      </w:r>
    </w:p>
    <w:p w14:paraId="1635DBC0" w14:textId="7037EBCC" w:rsidR="00500D94" w:rsidRDefault="001E6179" w:rsidP="005A5D6F">
      <w:pPr>
        <w:pStyle w:val="Heading3"/>
      </w:pPr>
      <w:r w:rsidRPr="000B3CE2">
        <w:t>Coordination in splicing</w:t>
      </w:r>
    </w:p>
    <w:p w14:paraId="7D9AEE84" w14:textId="6A7CC0B6" w:rsidR="00500D94" w:rsidRDefault="00500D94" w:rsidP="00B473B9">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324BFD">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33A81677" w:rsidR="00C470D1" w:rsidRDefault="00C470D1" w:rsidP="00C470D1">
      <w:pPr>
        <w:pStyle w:val="Figure-01-Title"/>
      </w:pPr>
      <w:r>
        <w:t xml:space="preserve">Figure </w:t>
      </w:r>
      <w:fldSimple w:instr=" STYLEREF 1 \s ">
        <w:r w:rsidR="00134DCE">
          <w:rPr>
            <w:noProof/>
          </w:rPr>
          <w:t>1</w:t>
        </w:r>
      </w:fldSimple>
      <w:r w:rsidR="00134DCE">
        <w:noBreakHyphen/>
      </w:r>
      <w:fldSimple w:instr=" SEQ Figure \* ARABIC \s 1 ">
        <w:r w:rsidR="00134DCE">
          <w:rPr>
            <w:noProof/>
          </w:rPr>
          <w:t>4</w:t>
        </w:r>
      </w:fldSimple>
      <w:r>
        <w:t>, Transcript structure of alternatively spliced section of Mouse Fibronectin</w:t>
      </w:r>
    </w:p>
    <w:p w14:paraId="3BBD3FCE" w14:textId="558E391C" w:rsidR="00500D94" w:rsidRDefault="00500D94" w:rsidP="00B473B9">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134DCE">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134DCE">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 xml:space="preserve">This effect occurs over six constitutively expressed exons and 800 </w:t>
      </w:r>
      <w:proofErr w:type="gramStart"/>
      <w:r>
        <w:t>nt</w:t>
      </w:r>
      <w:proofErr w:type="gramEnd"/>
      <w:r>
        <w:t xml:space="preserve"> of sequence (5400 nt if introns are considered).</w:t>
      </w:r>
      <w:r w:rsidR="00CC10C3">
        <w:t xml:space="preserve"> </w:t>
      </w:r>
      <w:proofErr w:type="spellStart"/>
      <w:r w:rsidR="006B358E">
        <w:t>Fededa</w:t>
      </w:r>
      <w:proofErr w:type="spellEnd"/>
      <w:r w:rsidR="006B358E">
        <w:t xml:space="preserve">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w:t>
      </w:r>
      <w:proofErr w:type="spellStart"/>
      <w:r>
        <w:t>Fagnani</w:t>
      </w:r>
      <w:proofErr w:type="spellEnd"/>
      <w:r>
        <w:t xml:space="preserve"> et al used microarrays designed to report on inclusion levels of cassette exons in mammalian central nervous system tissues </w:t>
      </w:r>
      <w:r w:rsidR="006B358E">
        <w:fldChar w:fldCharType="begin" w:fldLock="1"/>
      </w:r>
      <w:r w:rsidR="00134DCE">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 xml:space="preserve">A partial list, focusing on high-confidence events containing potentially coordinated regions of AS separated by more than 1000 </w:t>
      </w:r>
      <w:proofErr w:type="gramStart"/>
      <w:r>
        <w:t>nt</w:t>
      </w:r>
      <w:proofErr w:type="gramEnd"/>
      <w:r>
        <w:t xml:space="preserve">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622AFEAD" w14:textId="5E37CCF9" w:rsidR="00875A59" w:rsidRDefault="00875A59" w:rsidP="007A3336">
      <w:pPr>
        <w:pStyle w:val="ThesisNormalCompressed"/>
        <w:divId w:val="472453775"/>
      </w:pPr>
      <w:r>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t xml:space="preserve"> </w:t>
      </w:r>
      <w:r w:rsidR="00D26B8D">
        <w:fldChar w:fldCharType="begin" w:fldLock="1"/>
      </w:r>
      <w:r w:rsidR="00134DCE">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fldChar w:fldCharType="separate"/>
      </w:r>
      <w:r w:rsidR="00D26B8D" w:rsidRPr="00D26B8D">
        <w:rPr>
          <w:noProof/>
        </w:rPr>
        <w:t>(Parra et al. 2008; Parra et al. 2012)</w:t>
      </w:r>
      <w:r w:rsidR="00D26B8D">
        <w:fldChar w:fldCharType="end"/>
      </w:r>
      <w:r>
        <w:t>. This is accomplished through '</w:t>
      </w:r>
      <w:proofErr w:type="spellStart"/>
      <w:r>
        <w:t>intrasplicing</w:t>
      </w:r>
      <w:proofErr w:type="spellEnd"/>
      <w:r>
        <w:t>' involving an intronic sequence element (the '</w:t>
      </w:r>
      <w:proofErr w:type="spellStart"/>
      <w:r>
        <w:t>intraexon</w:t>
      </w:r>
      <w:proofErr w:type="spellEnd"/>
      <w:r>
        <w:t>') only present when transcription begins at the upstream 5´ exon, allowing the exon to ligate do the weaker distal 3´ second exon via an intermediate splicing event. Importantly, this type of splicing would be similar, but di</w:t>
      </w:r>
      <w:r w:rsidR="00D26B8D">
        <w:t xml:space="preserve">fferent from recursive splicing seen in drosophila </w:t>
      </w:r>
      <w:r w:rsidR="00D26B8D">
        <w:fldChar w:fldCharType="begin" w:fldLock="1"/>
      </w:r>
      <w:r w:rsidR="00134DCE">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page" : "661-74", "title" : "Subdivision of large introns in Drosophila by recursive splicing at nonexonic elements.", "type" : "article-journal", "volume" : "170" }, "uris" : [ "http://www.mendeley.com/documents/?uuid=425864e6-ba63-43ef-bf4b-f995b071204b" ] } ], "mendeley" : { "previouslyFormattedCitation" : "(Burnette et al. 2005)" }, "properties" : { "noteIndex" : 0 }, "schema" : "https://github.com/citation-style-language/schema/raw/master/csl-citation.json" }</w:instrText>
      </w:r>
      <w:r w:rsidR="00D26B8D">
        <w:fldChar w:fldCharType="separate"/>
      </w:r>
      <w:r w:rsidR="00D26B8D" w:rsidRPr="00D26B8D">
        <w:rPr>
          <w:noProof/>
        </w:rPr>
        <w:t>(Burnette et al. 2005)</w:t>
      </w:r>
      <w:r w:rsidR="00D26B8D">
        <w:fldChar w:fldCharType="end"/>
      </w:r>
      <w:r w:rsidR="00D26B8D">
        <w:t xml:space="preserve">. </w:t>
      </w:r>
      <w:r w:rsidR="007A3336">
        <w:t xml:space="preserve">Another example of the importance of intron sequence elements on AS is observed in the equine </w:t>
      </w:r>
      <w:r w:rsidR="007A3336" w:rsidRPr="007A3336">
        <w:rPr>
          <w:rFonts w:ascii="Lucida Grande" w:hAnsi="Lucida Grande" w:cs="Lucida Grande"/>
          <w:color w:val="000000"/>
        </w:rPr>
        <w:t>β</w:t>
      </w:r>
      <w:r w:rsidR="001C7E4A">
        <w:rPr>
          <w:rFonts w:ascii="Lucida Grande" w:hAnsi="Lucida Grande" w:cs="Lucida Grande"/>
          <w:color w:val="000000"/>
        </w:rPr>
        <w:softHyphen/>
      </w:r>
      <w:proofErr w:type="spellStart"/>
      <w:r w:rsidR="007A3336" w:rsidRPr="007A3336">
        <w:rPr>
          <w:rFonts w:ascii="Lucida Grande" w:hAnsi="Lucida Grande" w:cs="Lucida Grande"/>
          <w:i/>
          <w:color w:val="000000"/>
        </w:rPr>
        <w:t>casin</w:t>
      </w:r>
      <w:proofErr w:type="spellEnd"/>
      <w:r w:rsidR="007A3336">
        <w:rPr>
          <w:rFonts w:ascii="Lucida Grande" w:hAnsi="Lucida Grande" w:cs="Lucida Grande"/>
          <w:b/>
          <w:color w:val="000000"/>
        </w:rPr>
        <w:t xml:space="preserve"> </w:t>
      </w:r>
      <w:r w:rsidR="007A3336">
        <w:rPr>
          <w:rFonts w:ascii="Lucida Grande" w:hAnsi="Lucida Grande" w:cs="Lucida Grande"/>
          <w:color w:val="000000"/>
        </w:rPr>
        <w:t>gene, where</w:t>
      </w:r>
      <w:r w:rsidR="00563470">
        <w:rPr>
          <w:rFonts w:ascii="Lucida Grande" w:hAnsi="Lucida Grande" w:cs="Lucida Grande"/>
          <w:color w:val="000000"/>
        </w:rPr>
        <w:t xml:space="preserve"> the authors propose a model involving an </w:t>
      </w:r>
      <w:r w:rsidR="007A3336">
        <w:rPr>
          <w:rFonts w:ascii="Lucida Grande" w:hAnsi="Lucida Grande" w:cs="Lucida Grande"/>
          <w:color w:val="000000"/>
        </w:rPr>
        <w:t>intronic splicing enhancer bound to the exit channel of the elongating polymerase, promoting inclusion of downstream cassette exons</w:t>
      </w:r>
      <w:r w:rsidR="00563470">
        <w:rPr>
          <w:rFonts w:ascii="Lucida Grande" w:hAnsi="Lucida Grande" w:cs="Lucida Grande"/>
          <w:color w:val="000000"/>
        </w:rPr>
        <w:t xml:space="preserve"> </w:t>
      </w:r>
      <w:r w:rsidR="00563470">
        <w:rPr>
          <w:rFonts w:ascii="Lucida Grande" w:hAnsi="Lucida Grande" w:cs="Lucida Grande"/>
          <w:color w:val="000000"/>
        </w:rPr>
        <w:fldChar w:fldCharType="begin" w:fldLock="1"/>
      </w:r>
      <w:r w:rsidR="00134DCE">
        <w:rPr>
          <w:rFonts w:ascii="Lucida Grande" w:hAnsi="Lucida Grande" w:cs="Lucida Grande"/>
          <w:color w:val="000000"/>
        </w:rPr>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Pr>
          <w:rFonts w:ascii="Lucida Grande" w:hAnsi="Lucida Grande" w:cs="Lucida Grande"/>
          <w:color w:val="000000"/>
        </w:rPr>
        <w:fldChar w:fldCharType="separate"/>
      </w:r>
      <w:r w:rsidR="00563470" w:rsidRPr="00563470">
        <w:rPr>
          <w:rFonts w:ascii="Lucida Grande" w:hAnsi="Lucida Grande" w:cs="Lucida Grande"/>
          <w:noProof/>
          <w:color w:val="000000"/>
        </w:rPr>
        <w:t>(Lenasi, Peterlin, and Dovc 2006)</w:t>
      </w:r>
      <w:r w:rsidR="00563470">
        <w:rPr>
          <w:rFonts w:ascii="Lucida Grande" w:hAnsi="Lucida Grande" w:cs="Lucida Grande"/>
          <w:color w:val="000000"/>
        </w:rPr>
        <w:fldChar w:fldCharType="end"/>
      </w:r>
      <w:r w:rsidR="007A3336">
        <w:rPr>
          <w:rFonts w:ascii="Lucida Grande" w:hAnsi="Lucida Grande" w:cs="Lucida Grande"/>
          <w:color w:val="000000"/>
        </w:rPr>
        <w:t>.</w:t>
      </w:r>
      <w:r w:rsidR="00563470">
        <w:rPr>
          <w:rFonts w:ascii="Lucida Grande" w:hAnsi="Lucida Grande" w:cs="Lucida Grande"/>
          <w:color w:val="000000"/>
        </w:rPr>
        <w:t xml:space="preserve"> </w:t>
      </w:r>
      <w:r w:rsidR="00D26B8D">
        <w:t xml:space="preserve">Taking a more genome-wide approach </w:t>
      </w:r>
      <w:proofErr w:type="spellStart"/>
      <w:r w:rsidR="00D26B8D">
        <w:t>Peng</w:t>
      </w:r>
      <w:proofErr w:type="spellEnd"/>
      <w:r w:rsidR="00D26B8D">
        <w:t xml:space="preserve"> et al. examined human and mouse EST data looking for correlations between adjacent AS cassette exons </w:t>
      </w:r>
      <w:r w:rsidR="00D26B8D">
        <w:fldChar w:fldCharType="begin" w:fldLock="1"/>
      </w:r>
      <w:r w:rsidR="00134DCE">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fldChar w:fldCharType="separate"/>
      </w:r>
      <w:r w:rsidR="00D26B8D" w:rsidRPr="00D26B8D">
        <w:rPr>
          <w:noProof/>
        </w:rPr>
        <w:t>(Peng et al. 2008)</w:t>
      </w:r>
      <w:r w:rsidR="00D26B8D">
        <w:fldChar w:fldCharType="end"/>
      </w:r>
      <w:r w:rsidR="00D26B8D">
        <w:t xml:space="preserve">. The authors note that positively correlated pairs of adjacent cassette exons typically resemble </w:t>
      </w:r>
      <w:r w:rsidR="00563470">
        <w:t>constitutive</w:t>
      </w:r>
      <w:r w:rsidR="00D26B8D">
        <w:t xml:space="preserve"> exons in splice strength, whereas negatively, or weakly correlated pairs are likely to be newly emerging exons, whose strength of splicing has not evolved enough to be constitutively included. </w:t>
      </w:r>
    </w:p>
    <w:p w14:paraId="7273A98F" w14:textId="730B4DA2" w:rsidR="005C3DFA" w:rsidRDefault="00563470" w:rsidP="001C7E4A">
      <w:pPr>
        <w:pStyle w:val="ThesisNormalCompressed"/>
        <w:divId w:val="472453775"/>
      </w:pPr>
      <w:r>
        <w:t xml:space="preserve">The last, most current, and thorough study of intra-gene splicing coordination involves the </w:t>
      </w:r>
      <w:r w:rsidRPr="00563470">
        <w:rPr>
          <w:i/>
        </w:rPr>
        <w:t>Caenorhabditis elegans</w:t>
      </w:r>
      <w:r>
        <w:t xml:space="preserve"> gene </w:t>
      </w:r>
      <w:r>
        <w:rPr>
          <w:i/>
        </w:rPr>
        <w:t xml:space="preserve">slo1 </w:t>
      </w:r>
      <w:r w:rsidR="00C920F4">
        <w:rPr>
          <w:i/>
        </w:rPr>
        <w:fldChar w:fldCharType="begin" w:fldLock="1"/>
      </w:r>
      <w:r w:rsidR="00134DCE">
        <w:rPr>
          <w:i/>
        </w:rPr>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n        \n\n        \nPaper states that they have found intragenic splicing coorindation in the slo-1 gene and identifies regularory sequences in a short intron that are required for the coordinated solicing.  The coordination is critical for functio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rPr>
          <w:i/>
        </w:rPr>
        <w:fldChar w:fldCharType="separate"/>
      </w:r>
      <w:r w:rsidR="00C920F4" w:rsidRPr="00C920F4">
        <w:rPr>
          <w:noProof/>
        </w:rPr>
        <w:t>(Glauser et al. 2011; B. E. Johnson et al. 2011)</w:t>
      </w:r>
      <w:r w:rsidR="00C920F4">
        <w:rPr>
          <w:i/>
        </w:rPr>
        <w:fldChar w:fldCharType="end"/>
      </w:r>
      <w:r w:rsidR="00C920F4">
        <w:t xml:space="preserve">. </w:t>
      </w:r>
      <w:r w:rsidR="00FB3B07">
        <w:t xml:space="preserve">The </w:t>
      </w:r>
      <w:r w:rsidR="00FB3B07">
        <w:rPr>
          <w:i/>
        </w:rPr>
        <w:t>slo1</w:t>
      </w:r>
      <w:r w:rsidR="00FB3B07">
        <w:t xml:space="preserve"> gene is the </w:t>
      </w:r>
      <w:proofErr w:type="spellStart"/>
      <w:r w:rsidR="00830F94" w:rsidRPr="00830F94">
        <w:rPr>
          <w:i/>
        </w:rPr>
        <w:t>C.elegans</w:t>
      </w:r>
      <w:proofErr w:type="spellEnd"/>
      <w:r w:rsidR="00830F94">
        <w:rPr>
          <w:i/>
        </w:rPr>
        <w:t xml:space="preserve"> </w:t>
      </w:r>
      <w:r w:rsidR="00830F94">
        <w:t xml:space="preserve">orthologue of the human BK channel gene Kcnma1, also known to undergo extensive alternative splicing </w:t>
      </w:r>
      <w:r w:rsidR="00830F94">
        <w:fldChar w:fldCharType="begin" w:fldLock="1"/>
      </w:r>
      <w:r w:rsidR="00134DCE">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fldChar w:fldCharType="separate"/>
      </w:r>
      <w:r w:rsidR="00830F94" w:rsidRPr="00830F94">
        <w:rPr>
          <w:noProof/>
        </w:rPr>
        <w:t>(Nilsen and Graveley 2010)</w:t>
      </w:r>
      <w:r w:rsidR="00830F94">
        <w:fldChar w:fldCharType="end"/>
      </w:r>
      <w:r w:rsidR="00830F94">
        <w:t xml:space="preserve"> via 13 cassette exons, potentially coding for over 1,000 different isoforms. </w:t>
      </w:r>
      <w:r w:rsidR="00676E8D">
        <w:t xml:space="preserve">The </w:t>
      </w:r>
      <w:r w:rsidR="00676E8D">
        <w:rPr>
          <w:i/>
        </w:rPr>
        <w:t>Kcnma1</w:t>
      </w:r>
      <w:r w:rsidR="00676E8D">
        <w:t xml:space="preserve"> gene is highly developmentally, spatially, and tissue regulated. It is involved in a diverse range of cellular processes, including hearing, circadian </w:t>
      </w:r>
      <w:r w:rsidR="001C7E4A">
        <w:t>rhythms</w:t>
      </w:r>
      <w:r w:rsidR="00676E8D">
        <w:t xml:space="preserve">, urinary function, and </w:t>
      </w:r>
      <w:proofErr w:type="spellStart"/>
      <w:r w:rsidR="00676E8D">
        <w:t>vasoregulation</w:t>
      </w:r>
      <w:proofErr w:type="spellEnd"/>
      <w:r w:rsidR="00676E8D">
        <w:t xml:space="preserve"> </w:t>
      </w:r>
      <w:r w:rsidR="00676E8D">
        <w:fldChar w:fldCharType="begin" w:fldLock="1"/>
      </w:r>
      <w:r w:rsidR="00134DCE">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page" : "19-36", "title" : "Convergent evolution of alternative splices at domain boundaries of the BK channel.", "type" : "article-journal", "volume" : "71" }, "uris" : [ "http://www.mendeley.com/documents/?uuid=a9fd0552-c5a0-43e8-918b-e716e0277397" ] } ], "mendeley" : { "previouslyFormattedCitation" : "(Fodor and Aldrich 2009)" }, "properties" : { "noteIndex" : 0 }, "schema" : "https://github.com/citation-style-language/schema/raw/master/csl-citation.json" }</w:instrText>
      </w:r>
      <w:r w:rsidR="00676E8D">
        <w:fldChar w:fldCharType="separate"/>
      </w:r>
      <w:r w:rsidR="00676E8D" w:rsidRPr="00676E8D">
        <w:rPr>
          <w:noProof/>
        </w:rPr>
        <w:t>(Fodor and Aldrich 2009)</w:t>
      </w:r>
      <w:r w:rsidR="00676E8D">
        <w:fldChar w:fldCharType="end"/>
      </w:r>
      <w:r w:rsidR="00676E8D">
        <w:t xml:space="preserve">. While the gene is highly conserved, as organism complexity grows, so does the apparent transcriptional </w:t>
      </w:r>
      <w:r w:rsidR="001C7E4A">
        <w:t>diversity</w:t>
      </w:r>
      <w:r w:rsidR="00676E8D">
        <w:t xml:space="preserve"> of this gene. In worms, </w:t>
      </w:r>
      <w:r w:rsidR="00676E8D">
        <w:rPr>
          <w:i/>
        </w:rPr>
        <w:t>slo1</w:t>
      </w:r>
      <w:r w:rsidR="00676E8D">
        <w:t xml:space="preserve"> can produce up to 12 different isoforms. </w:t>
      </w:r>
      <w:proofErr w:type="spellStart"/>
      <w:r w:rsidR="00676E8D">
        <w:t>Glauser</w:t>
      </w:r>
      <w:proofErr w:type="spellEnd"/>
      <w:r w:rsidR="00676E8D">
        <w:t xml:space="preserve"> et al. used QPCR to demonstrate </w:t>
      </w:r>
      <w:r w:rsidR="00210B68">
        <w:t>individual,</w:t>
      </w:r>
      <w:r w:rsidR="001C7E4A">
        <w:t xml:space="preserve"> AS region inclusion frequencies do not correspond to complete isoform frequencies, when measured via a </w:t>
      </w:r>
      <w:proofErr w:type="spellStart"/>
      <w:r w:rsidR="001C7E4A">
        <w:t>TaqMan</w:t>
      </w:r>
      <w:proofErr w:type="spellEnd"/>
      <w:r w:rsidR="001C7E4A">
        <w:t xml:space="preserve"> probe approach. They go on to describe a interdependent-splicing model that best fits the data, and support interdependence via mutations at one sight altering splicing at both upstream and downstream sites of AS, separated by </w:t>
      </w:r>
      <w:proofErr w:type="spellStart"/>
      <w:r w:rsidR="001C7E4A">
        <w:t>atleast</w:t>
      </w:r>
      <w:proofErr w:type="spellEnd"/>
      <w:r w:rsidR="001C7E4A">
        <w:t xml:space="preserve"> one other splicing event. After measuring the biophysical properties of the isoforms </w:t>
      </w:r>
      <w:r w:rsidR="001C7E4A">
        <w:fldChar w:fldCharType="begin" w:fldLock="1"/>
      </w:r>
      <w:r w:rsidR="00134DCE">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fldChar w:fldCharType="separate"/>
      </w:r>
      <w:r w:rsidR="001C7E4A" w:rsidRPr="001C7E4A">
        <w:rPr>
          <w:noProof/>
        </w:rPr>
        <w:t>(B. E. Johnson et al. 2011)</w:t>
      </w:r>
      <w:r w:rsidR="001C7E4A">
        <w:fldChar w:fldCharType="end"/>
      </w:r>
      <w:r w:rsidR="001C7E4A">
        <w:t>, they conclude that coordinated AS is critical for proper BK channel function in vivo. It is interesting to note that this study also identified an intronic sequence element that displayed some type of coordinated, or coregulated effect on AS.</w:t>
      </w:r>
      <w:r w:rsidR="001B30FC">
        <w:t xml:space="preserve"> </w:t>
      </w:r>
    </w:p>
    <w:p w14:paraId="283DD95A" w14:textId="039B8421" w:rsidR="000D01A4" w:rsidRPr="00C920F4" w:rsidRDefault="000D01A4" w:rsidP="001C7E4A">
      <w:pPr>
        <w:pStyle w:val="ThesisNormalCompressed"/>
        <w:divId w:val="472453775"/>
      </w:pPr>
      <w:r w:rsidRPr="000D01A4">
        <w:rPr>
          <w:highlight w:val="lightGray"/>
        </w:rPr>
        <w:t xml:space="preserve">Optional continue on with discussion and include Discuss long range RNA secondary structure and </w:t>
      </w:r>
      <w:proofErr w:type="spellStart"/>
      <w:r w:rsidRPr="000D01A4">
        <w:rPr>
          <w:highlight w:val="lightGray"/>
        </w:rPr>
        <w:t>implecations</w:t>
      </w:r>
      <w:proofErr w:type="spellEnd"/>
      <w:r w:rsidRPr="000D01A4">
        <w:rPr>
          <w:highlight w:val="lightGray"/>
        </w:rPr>
        <w:t xml:space="preserve"> of regulating alternative splicing (See Li, S., &amp; Breaker, R. R. (2013). </w:t>
      </w:r>
      <w:proofErr w:type="gramStart"/>
      <w:r w:rsidRPr="000D01A4">
        <w:rPr>
          <w:highlight w:val="lightGray"/>
        </w:rPr>
        <w:t xml:space="preserve">Eukaryotic TPP </w:t>
      </w:r>
      <w:proofErr w:type="spellStart"/>
      <w:r w:rsidRPr="000D01A4">
        <w:rPr>
          <w:highlight w:val="lightGray"/>
        </w:rPr>
        <w:t>riboswitch</w:t>
      </w:r>
      <w:proofErr w:type="spellEnd"/>
      <w:r w:rsidRPr="000D01A4">
        <w:rPr>
          <w:highlight w:val="lightGray"/>
        </w:rPr>
        <w:t xml:space="preserve"> regulation of alternative splicing involving long-distance base pairing.</w:t>
      </w:r>
      <w:proofErr w:type="gramEnd"/>
      <w:r w:rsidRPr="000D01A4">
        <w:rPr>
          <w:highlight w:val="lightGray"/>
        </w:rPr>
        <w:t xml:space="preserve"> </w:t>
      </w:r>
      <w:proofErr w:type="gramStart"/>
      <w:r w:rsidRPr="000D01A4">
        <w:rPr>
          <w:highlight w:val="lightGray"/>
        </w:rPr>
        <w:t>Nucleic acids research, 41(5), 3022–31.</w:t>
      </w:r>
      <w:proofErr w:type="gramEnd"/>
      <w:r w:rsidRPr="000D01A4">
        <w:rPr>
          <w:highlight w:val="lightGray"/>
        </w:rPr>
        <w:t xml:space="preserve"> </w:t>
      </w:r>
      <w:proofErr w:type="gramStart"/>
      <w:r w:rsidRPr="000D01A4">
        <w:rPr>
          <w:highlight w:val="lightGray"/>
        </w:rPr>
        <w:t>doi:10.1093</w:t>
      </w:r>
      <w:proofErr w:type="gramEnd"/>
      <w:r w:rsidRPr="000D01A4">
        <w:rPr>
          <w:highlight w:val="lightGray"/>
        </w:rPr>
        <w:t>/</w:t>
      </w:r>
      <w:proofErr w:type="spellStart"/>
      <w:r w:rsidRPr="000D01A4">
        <w:rPr>
          <w:highlight w:val="lightGray"/>
        </w:rPr>
        <w:t>nar</w:t>
      </w:r>
      <w:proofErr w:type="spellEnd"/>
      <w:r w:rsidRPr="000D01A4">
        <w:rPr>
          <w:highlight w:val="lightGray"/>
        </w:rPr>
        <w:t xml:space="preserve">/gkt057) and </w:t>
      </w:r>
      <w:proofErr w:type="spellStart"/>
      <w:r w:rsidRPr="000D01A4">
        <w:rPr>
          <w:highlight w:val="lightGray"/>
        </w:rPr>
        <w:t>Reg</w:t>
      </w:r>
      <w:proofErr w:type="spellEnd"/>
      <w:r w:rsidRPr="000D01A4">
        <w:rPr>
          <w:highlight w:val="lightGray"/>
        </w:rPr>
        <w:t xml:space="preserve"> of AS by long RANGE SS folder in </w:t>
      </w:r>
      <w:proofErr w:type="spellStart"/>
      <w:r w:rsidRPr="000D01A4">
        <w:rPr>
          <w:highlight w:val="lightGray"/>
        </w:rPr>
        <w:t>Mendeley</w:t>
      </w:r>
      <w:proofErr w:type="spellEnd"/>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proofErr w:type="gramStart"/>
      <w:r>
        <w:t>Notes from Wei's Group meeting update on piRNAs.</w:t>
      </w:r>
      <w:proofErr w:type="gramEnd"/>
    </w:p>
    <w:p w14:paraId="05FF31BC" w14:textId="1AFB9D5D" w:rsidR="00DB7C49" w:rsidRDefault="00DB7C49" w:rsidP="00E70814">
      <w:pPr>
        <w:pStyle w:val="ThesisNormalCompressed"/>
      </w:pPr>
      <w:r>
        <w:t xml:space="preserve">Mention the Saito 2006 Slicer activity, in vitro, of Piwi domain containing </w:t>
      </w:r>
      <w:proofErr w:type="spellStart"/>
      <w:r>
        <w:t>argonautes</w:t>
      </w:r>
      <w:proofErr w:type="spellEnd"/>
      <w:r>
        <w:t xml:space="preserve"> in flies</w:t>
      </w:r>
      <w:r w:rsidR="00E70814">
        <w:t xml:space="preserve">. Then mention papers from </w:t>
      </w:r>
      <w:proofErr w:type="spellStart"/>
      <w:r w:rsidR="00E70814">
        <w:t>Siomi</w:t>
      </w:r>
      <w:proofErr w:type="spellEnd"/>
      <w:r w:rsidR="00E70814">
        <w:t xml:space="preserve"> and </w:t>
      </w:r>
      <w:proofErr w:type="spellStart"/>
      <w:r w:rsidR="00E70814">
        <w:t>Brennecki</w:t>
      </w:r>
      <w:proofErr w:type="spellEnd"/>
      <w:r w:rsidR="00E70814">
        <w:t xml:space="preserve">, and Lin lab in 2009 about mutating the catalytic triad in the </w:t>
      </w:r>
      <w:proofErr w:type="spellStart"/>
      <w:r w:rsidR="00E70814">
        <w:t>piwi</w:t>
      </w:r>
      <w:proofErr w:type="spellEnd"/>
      <w:r w:rsidR="00E70814">
        <w:t xml:space="preserve"> proteins and there is no slicer activity. </w:t>
      </w:r>
    </w:p>
    <w:p w14:paraId="282B2A1F" w14:textId="7E6C63FF" w:rsidR="00E70814" w:rsidRDefault="00E70814" w:rsidP="00E70814">
      <w:pPr>
        <w:pStyle w:val="ThesisNormalCompressed"/>
      </w:pPr>
      <w:r>
        <w:t>A regulatory circuit for Piwi by the large…</w:t>
      </w:r>
    </w:p>
    <w:p w14:paraId="1F45266C" w14:textId="372B5282" w:rsidR="00E70814" w:rsidRDefault="00E70814" w:rsidP="00E70814">
      <w:pPr>
        <w:pStyle w:val="ThesisNormalCompressed"/>
      </w:pPr>
      <w:r>
        <w:t>Transcriptional Silencing of Transposons</w:t>
      </w:r>
    </w:p>
    <w:p w14:paraId="3ADFCF95" w14:textId="140914BA" w:rsidR="00E70814" w:rsidRDefault="00E70814" w:rsidP="00E70814">
      <w:pPr>
        <w:pStyle w:val="ThesisNormalCompressed"/>
      </w:pPr>
      <w:r>
        <w:t xml:space="preserve">Function of </w:t>
      </w:r>
      <w:proofErr w:type="spellStart"/>
      <w:proofErr w:type="gramStart"/>
      <w:r>
        <w:t>piwi</w:t>
      </w:r>
      <w:proofErr w:type="spellEnd"/>
      <w:r>
        <w:t>(</w:t>
      </w:r>
      <w:proofErr w:type="gramEnd"/>
      <w:r>
        <w:t>?) - Lin lab paper.</w:t>
      </w:r>
    </w:p>
    <w:p w14:paraId="144EA561" w14:textId="08992B4E" w:rsidR="00E70814" w:rsidRDefault="000C609C" w:rsidP="00E70814">
      <w:pPr>
        <w:pStyle w:val="ThesisNormalCompressed"/>
      </w:pPr>
      <w:r>
        <w:t xml:space="preserve">Mention review in G&amp;D by </w:t>
      </w:r>
      <w:proofErr w:type="spellStart"/>
      <w:r>
        <w:t>hannon</w:t>
      </w:r>
      <w:proofErr w:type="spellEnd"/>
      <w:r>
        <w:t xml:space="preserve"> title is state of piRNA in flies - says that the slicer activity of </w:t>
      </w:r>
      <w:proofErr w:type="spellStart"/>
      <w:r>
        <w:t>piwi</w:t>
      </w:r>
      <w:proofErr w:type="spellEnd"/>
      <w:r>
        <w:t xml:space="preserve"> proteins in flies has never been shown in vivo. </w:t>
      </w:r>
    </w:p>
    <w:p w14:paraId="3FCA78EB" w14:textId="22C8C35B" w:rsidR="00AD4BA2" w:rsidRDefault="00AD4BA2" w:rsidP="00E70814">
      <w:pPr>
        <w:pStyle w:val="ThesisNormalCompressed"/>
      </w:pPr>
      <w:r>
        <w:t xml:space="preserve">Mention </w:t>
      </w:r>
      <w:proofErr w:type="spellStart"/>
      <w:r>
        <w:t>Siomi</w:t>
      </w:r>
      <w:proofErr w:type="spellEnd"/>
      <w:r>
        <w:t xml:space="preserve"> </w:t>
      </w:r>
      <w:proofErr w:type="spellStart"/>
      <w:r>
        <w:t>Zuchi</w:t>
      </w:r>
      <w:proofErr w:type="spellEnd"/>
      <w:r>
        <w:t xml:space="preserve"> paper - they show in vitro evidence that the protein can take a 5' phosphate </w:t>
      </w:r>
      <w:proofErr w:type="spellStart"/>
      <w:r>
        <w:t>ssRNA</w:t>
      </w:r>
      <w:proofErr w:type="spellEnd"/>
      <w:r>
        <w:t xml:space="preserve"> and make something - a piRNA?</w:t>
      </w:r>
    </w:p>
    <w:p w14:paraId="1D53614F" w14:textId="77777777" w:rsidR="00AD4BA2" w:rsidRPr="00292D43" w:rsidRDefault="00AD4BA2" w:rsidP="00E70814">
      <w:pPr>
        <w:pStyle w:val="ThesisNormalCompressed"/>
      </w:pPr>
    </w:p>
    <w:p w14:paraId="6AF66CA1" w14:textId="64EDE136" w:rsidR="00210B68" w:rsidRDefault="00210B68" w:rsidP="00210B68">
      <w:pPr>
        <w:pStyle w:val="ThesisNormalCompressed"/>
      </w:pPr>
      <w:r w:rsidRPr="000C2B6C">
        <w:t xml:space="preserve">Mammalian spermatogenesis is a critical biological process that ensures the future of </w:t>
      </w:r>
      <w:r w:rsidR="009C7328">
        <w:t>the</w:t>
      </w:r>
      <w:r w:rsidRPr="000C2B6C">
        <w:t xml:space="preserve"> species. Recently the importance a specific kind of small RNA—piRNAs—</w:t>
      </w:r>
      <w:r w:rsidR="009C7328">
        <w:t>for proper</w:t>
      </w:r>
      <w:r w:rsidRPr="000C2B6C">
        <w:t xml:space="preserve"> spermatogenesis has become clear </w:t>
      </w:r>
      <w:r w:rsidRPr="000C2B6C">
        <w:fldChar w:fldCharType="begin" w:fldLock="1"/>
      </w:r>
      <w:r w:rsidR="00134DCE">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0C2B6C">
        <w:fldChar w:fldCharType="separate"/>
      </w:r>
      <w:r w:rsidRPr="000C2B6C">
        <w:rPr>
          <w:noProof/>
        </w:rPr>
        <w:t>(Siomi et al. 2011)</w:t>
      </w:r>
      <w:r w:rsidRPr="000C2B6C">
        <w:fldChar w:fldCharType="end"/>
      </w:r>
      <w:r w:rsidRPr="000C2B6C">
        <w:t xml:space="preserve">. Even </w:t>
      </w:r>
      <w:r w:rsidR="009C7328">
        <w:t>after &gt;</w:t>
      </w:r>
      <w:r w:rsidRPr="000C2B6C">
        <w:t xml:space="preserve">12 years since their discovery in </w:t>
      </w:r>
      <w:r w:rsidRPr="009C7328">
        <w:rPr>
          <w:i/>
        </w:rPr>
        <w:t>Drosophila melanogaster</w:t>
      </w:r>
      <w:r w:rsidRPr="000C2B6C">
        <w:t xml:space="preserve"> </w:t>
      </w:r>
      <w:r w:rsidRPr="000C2B6C">
        <w:fldChar w:fldCharType="begin" w:fldLock="1"/>
      </w:r>
      <w:r w:rsidR="00134DCE">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0C2B6C">
        <w:fldChar w:fldCharType="separate"/>
      </w:r>
      <w:r w:rsidRPr="000C2B6C">
        <w:rPr>
          <w:noProof/>
        </w:rPr>
        <w:t>(Alexei A. Aravin et al. 2001)</w:t>
      </w:r>
      <w:r w:rsidRPr="000C2B6C">
        <w:fldChar w:fldCharType="end"/>
      </w:r>
      <w:r w:rsidRPr="000C2B6C">
        <w:t xml:space="preserve">, and &gt;6 since their identification in </w:t>
      </w:r>
      <w:r w:rsidR="000C2B6C" w:rsidRPr="000C2B6C">
        <w:t>rodents</w:t>
      </w:r>
      <w:r w:rsidRPr="000C2B6C">
        <w:t xml:space="preserve"> </w:t>
      </w:r>
      <w:r w:rsidRPr="000C2B6C">
        <w:fldChar w:fldCharType="begin" w:fldLock="1"/>
      </w:r>
      <w:r w:rsidR="00134DCE">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0C2B6C">
        <w:fldChar w:fldCharType="separate"/>
      </w:r>
      <w:r w:rsidRPr="000C2B6C">
        <w:rPr>
          <w:noProof/>
        </w:rPr>
        <w:t>(Girard et al. 2006; Lau et al. 2006)</w:t>
      </w:r>
      <w:r w:rsidRPr="000C2B6C">
        <w:fldChar w:fldCharType="end"/>
      </w:r>
      <w:r w:rsidR="000C2B6C" w:rsidRPr="000C2B6C">
        <w:t xml:space="preserve">, </w:t>
      </w:r>
      <w:r w:rsidRPr="000C2B6C">
        <w:t xml:space="preserve">the essential mechanisms of piRNA </w:t>
      </w:r>
      <w:r w:rsidR="009C7328">
        <w:t xml:space="preserve">biogenesis to </w:t>
      </w:r>
      <w:r w:rsidRPr="000C2B6C">
        <w:t>proper mammalian spermatogenesis remain</w:t>
      </w:r>
      <w:r w:rsidR="000C2B6C" w:rsidRPr="000C2B6C">
        <w:t>s largely</w:t>
      </w:r>
      <w:r w:rsidRPr="000C2B6C">
        <w:t xml:space="preserve"> unknown</w:t>
      </w:r>
      <w:r>
        <w:t xml:space="preserve">. These </w:t>
      </w:r>
      <w:r w:rsidR="000C2B6C">
        <w:t xml:space="preserve">unknown </w:t>
      </w:r>
      <w:r>
        <w:t>mechanisms include: biogenesis</w:t>
      </w:r>
      <w:r w:rsidR="009C7328">
        <w:t xml:space="preserve"> from transcript to small RNA</w:t>
      </w:r>
      <w:r>
        <w:t xml:space="preserve">, physiological targets, and terminal </w:t>
      </w:r>
      <w:r w:rsidRPr="000B1BC3">
        <w:t>function</w:t>
      </w:r>
      <w:r>
        <w:t xml:space="preserve"> of sterility</w:t>
      </w:r>
      <w:r w:rsidR="009C7328">
        <w:t xml:space="preserve"> maintenance</w:t>
      </w:r>
      <w:r>
        <w:t xml:space="preserve">. </w:t>
      </w:r>
      <w:r w:rsidR="000C2B6C">
        <w:t xml:space="preserve">What is known is that without </w:t>
      </w:r>
      <w:r w:rsidRPr="000B1BC3">
        <w:t>a functioning pi</w:t>
      </w:r>
      <w:r>
        <w:t>RNA pathway</w:t>
      </w:r>
      <w:r w:rsidR="009C7328">
        <w:t xml:space="preserve"> </w:t>
      </w:r>
      <w:r>
        <w:t xml:space="preserve">males are sterile. Studies in humans have also linked SNPs in the Argonaute proteins that bind piRNAs to decreased fertility </w:t>
      </w:r>
      <w:r>
        <w:fldChar w:fldCharType="begin" w:fldLock="1"/>
      </w:r>
      <w:r w:rsidR="00134DCE">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fldChar w:fldCharType="separate"/>
      </w:r>
      <w:r w:rsidRPr="00C15EE3">
        <w:rPr>
          <w:noProof/>
        </w:rPr>
        <w:t>(A. Gu et al. 2010)</w:t>
      </w:r>
      <w:r>
        <w:fldChar w:fldCharType="end"/>
      </w:r>
      <w:r w:rsidR="000C2B6C">
        <w:t xml:space="preserve">. </w:t>
      </w:r>
    </w:p>
    <w:p w14:paraId="441CBB26" w14:textId="662FD805" w:rsidR="000C2B6C" w:rsidRDefault="000C2B6C" w:rsidP="00210B68">
      <w:pPr>
        <w:pStyle w:val="ThesisNormalCompressed"/>
      </w:pPr>
      <w:proofErr w:type="gramStart"/>
      <w:r>
        <w:t>piRNAs</w:t>
      </w:r>
      <w:proofErr w:type="gramEnd"/>
      <w:r>
        <w:t xml:space="preserve"> are so-called because they bind PIWI proteins, a sub-group of the Argonaute protein family, whose other members, utilize small RNA as guides to target nucleic acids for many forms of post-transcriptional regulation</w:t>
      </w:r>
      <w:r w:rsidR="009C7328">
        <w:t xml:space="preserve"> </w:t>
      </w:r>
      <w:r w:rsidR="009C7328">
        <w:fldChar w:fldCharType="begin" w:fldLock="1"/>
      </w:r>
      <w:r w:rsidR="00134DCE">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fldChar w:fldCharType="separate"/>
      </w:r>
      <w:r w:rsidR="009C7328" w:rsidRPr="009C7328">
        <w:rPr>
          <w:noProof/>
        </w:rPr>
        <w:t>(Siomi et al. 2011)</w:t>
      </w:r>
      <w:r w:rsidR="009C7328">
        <w:fldChar w:fldCharType="end"/>
      </w:r>
      <w:r>
        <w:t xml:space="preserve">. There are three PIWI proteins in mice, each displaying a distinct expression profile during development and </w:t>
      </w:r>
      <w:r w:rsidR="009C7328">
        <w:t xml:space="preserve">an </w:t>
      </w:r>
      <w:r>
        <w:t xml:space="preserve">association with piRNAs of a specific length. The first PIWI protein expressed, even before a mouse is born, is MIWI2 </w:t>
      </w:r>
      <w:r>
        <w:fldChar w:fldCharType="begin" w:fldLock="1"/>
      </w:r>
      <w:r w:rsidR="00134DCE">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fldChar w:fldCharType="separate"/>
      </w:r>
      <w:r w:rsidRPr="000C2B6C">
        <w:rPr>
          <w:noProof/>
        </w:rPr>
        <w:t>(Carmell et al. 2007)</w:t>
      </w:r>
      <w:r>
        <w:fldChar w:fldCharType="end"/>
      </w:r>
      <w:r>
        <w:t xml:space="preserve">, followed quickly by the more consistent player, MILI </w:t>
      </w:r>
      <w:r>
        <w:fldChar w:fldCharType="begin" w:fldLock="1"/>
      </w:r>
      <w:r w:rsidR="00134DCE">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fldChar w:fldCharType="separate"/>
      </w:r>
      <w:r w:rsidRPr="000C2B6C">
        <w:rPr>
          <w:noProof/>
        </w:rPr>
        <w:t>(Kuramochi-Miyagawa et al. 2004; A. Aravin et al. 2006)</w:t>
      </w:r>
      <w:r>
        <w:fldChar w:fldCharType="end"/>
      </w:r>
      <w:r>
        <w:t xml:space="preserve"> (</w:t>
      </w:r>
      <w:r w:rsidRPr="000C2B6C">
        <w:rPr>
          <w:highlight w:val="lightGray"/>
        </w:rPr>
        <w:t>#FIGURE</w:t>
      </w:r>
      <w:r w:rsidR="00134DCE">
        <w:t xml:space="preserve"> piRNA</w:t>
      </w:r>
      <w:r>
        <w:t xml:space="preserve">). </w:t>
      </w:r>
      <w:r w:rsidR="00F222D1">
        <w:t xml:space="preserve">It is during the 'fetal' stage of piRNA biogenesis in mice that MIWI2 and MILI undergo ping-pong amplification, similar to that observed in flies, in order to silence expression of transposons during germ line formation </w:t>
      </w:r>
      <w:r w:rsidR="00F222D1">
        <w:fldChar w:fldCharType="begin" w:fldLock="1"/>
      </w:r>
      <w:r w:rsidR="00134DCE">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fldChar w:fldCharType="separate"/>
      </w:r>
      <w:r w:rsidR="00F222D1" w:rsidRPr="00F222D1">
        <w:rPr>
          <w:noProof/>
        </w:rPr>
        <w:t>(Brennecke et al. 2007; Kuramochi-Miyagawa et al. 2008)</w:t>
      </w:r>
      <w:r w:rsidR="00F222D1">
        <w:fldChar w:fldCharType="end"/>
      </w:r>
      <w:r w:rsidR="009C7328">
        <w:t xml:space="preserve">. After birth, and during the 'neonatal stage' only MILI is expressed, and piRNAs present shift from mostly transposon-mapping to 3´UTR mapping </w:t>
      </w:r>
      <w:r w:rsidR="009C7328">
        <w:fldChar w:fldCharType="begin" w:fldLock="1"/>
      </w:r>
      <w:r w:rsidR="00134DCE">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fldChar w:fldCharType="separate"/>
      </w:r>
      <w:r w:rsidR="009C7328" w:rsidRPr="009C7328">
        <w:rPr>
          <w:noProof/>
        </w:rPr>
        <w:t>(Robine et al. 2009)</w:t>
      </w:r>
      <w:r w:rsidR="009C7328">
        <w:fldChar w:fldCharType="end"/>
      </w:r>
      <w:r w:rsidR="009C7328">
        <w:t>. Once the 'first wave' of spermatogenesis</w:t>
      </w:r>
      <w:r w:rsidR="00294540">
        <w:t xml:space="preserve"> </w:t>
      </w:r>
      <w:r w:rsidR="00294540">
        <w:fldChar w:fldCharType="begin" w:fldLock="1"/>
      </w:r>
      <w:r w:rsidR="00134DCE">
        <w:instrText>ADDIN CSL_CITATION { "citationItems" : [ { "id" : "ITEM-1", "itemData" : { "author" : [ { "dropping-particle" : "", "family" : "Oakberg", "given" : "E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30f9e8be-ab37-429f-83b5-0d3c5d18e2db"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page" : "e61558", "title" : "Transcriptome profiling of the murine testis during the first wave of spermatogenesis.", "type" : "article-journal", "volume" : "8" }, "uris" : [ "http://www.mendeley.com/documents/?uuid=4c639355-1292-4515-aa7f-7a59a40ec9d0" ] } ], "mendeley" : { "previouslyFormattedCitation" : "(Oakberg 1956; Laiho et al. 2013)" }, "properties" : { "noteIndex" : 0 }, "schema" : "https://github.com/citation-style-language/schema/raw/master/csl-citation.json" }</w:instrText>
      </w:r>
      <w:r w:rsidR="00294540">
        <w:fldChar w:fldCharType="separate"/>
      </w:r>
      <w:r w:rsidR="00294540" w:rsidRPr="00294540">
        <w:rPr>
          <w:noProof/>
        </w:rPr>
        <w:t>(Oakberg 1956; Laiho et al. 2013)</w:t>
      </w:r>
      <w:r w:rsidR="00294540">
        <w:fldChar w:fldCharType="end"/>
      </w:r>
      <w:r w:rsidR="00F5541F">
        <w:t xml:space="preserve"> reaches meiosis, the pachytene piRNAs are expressed </w:t>
      </w:r>
      <w:r w:rsidR="00F5541F">
        <w:fldChar w:fldCharType="begin" w:fldLock="1"/>
      </w:r>
      <w:r w:rsidR="00134DCE">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fldChar w:fldCharType="separate"/>
      </w:r>
      <w:r w:rsidR="00134DCE" w:rsidRPr="00134DCE">
        <w:rPr>
          <w:noProof/>
        </w:rPr>
        <w:t>(Girard et al. 2006; Lau et al. 2006; Xin Z. Li et al. 2013)</w:t>
      </w:r>
      <w:r w:rsidR="00F5541F">
        <w:fldChar w:fldCharType="end"/>
      </w:r>
      <w:r w:rsidR="00F5541F">
        <w:t>. Pachytene piRNAs tend to map to intergenic 'clust</w:t>
      </w:r>
      <w:r w:rsidR="00134DCE">
        <w:t xml:space="preserve">ers' of unique genomic sequence. These clusters, from here after called 'piRNA-generating genes' appear to produce a single, continuous, </w:t>
      </w:r>
      <w:proofErr w:type="spellStart"/>
      <w:r w:rsidR="00134DCE">
        <w:t>relevetive</w:t>
      </w:r>
      <w:proofErr w:type="spellEnd"/>
      <w:r w:rsidR="00134DCE">
        <w:t xml:space="preserve"> long, and unspliced Pol II transcript </w:t>
      </w:r>
      <w:r w:rsidR="00134DCE">
        <w:fldChar w:fldCharType="begin" w:fldLock="1"/>
      </w:r>
      <w:r w:rsidR="00134DCE">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fldChar w:fldCharType="separate"/>
      </w:r>
      <w:r w:rsidR="00134DCE" w:rsidRPr="00134DCE">
        <w:rPr>
          <w:noProof/>
        </w:rPr>
        <w:t>(Xin Z. Li et al. 2013)</w:t>
      </w:r>
      <w:r w:rsidR="00134DCE">
        <w:fldChar w:fldCharType="end"/>
      </w:r>
      <w:r w:rsidR="00134DCE">
        <w:t xml:space="preserve">. This is comparable to piRNA clusters in flies, such as flamenco, whose transcription can be </w:t>
      </w:r>
      <w:proofErr w:type="spellStart"/>
      <w:r w:rsidR="00134DCE">
        <w:t>aboloished</w:t>
      </w:r>
      <w:proofErr w:type="spellEnd"/>
      <w:r w:rsidR="00134DCE">
        <w:t xml:space="preserve"> with a P-element insertion into a putative promoter, as measured by northern blot looking for piRNAs generated 168 kb downstream </w:t>
      </w:r>
      <w:r w:rsidR="00134DCE" w:rsidRPr="00134DCE">
        <w:rPr>
          <w:highlight w:val="lightGray"/>
        </w:rPr>
        <w:t>(#Figure from piRNA section</w:t>
      </w:r>
      <w:r w:rsidR="00134DCE">
        <w:t xml:space="preserve">) </w:t>
      </w:r>
      <w:r w:rsidR="00134DCE">
        <w:fldChar w:fldCharType="begin" w:fldLock="1"/>
      </w:r>
      <w:r w:rsidR="00134DCE">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fldChar w:fldCharType="separate"/>
      </w:r>
      <w:r w:rsidR="00134DCE" w:rsidRPr="00134DCE">
        <w:rPr>
          <w:noProof/>
        </w:rPr>
        <w:t>(Brennecke et al. 2007)</w:t>
      </w:r>
      <w:r w:rsidR="00134DCE">
        <w:fldChar w:fldCharType="end"/>
      </w:r>
      <w:r w:rsidR="00134DCE">
        <w:t xml:space="preserve">. </w:t>
      </w:r>
    </w:p>
    <w:p w14:paraId="66CF943E" w14:textId="77777777" w:rsidR="0074168A" w:rsidRDefault="00645A63" w:rsidP="0074168A">
      <w:pPr>
        <w:pStyle w:val="Figure-02-Figure"/>
      </w:pPr>
      <w:r>
        <w:drawing>
          <wp:inline distT="0" distB="0" distL="0" distR="0" wp14:anchorId="34E65251" wp14:editId="7400C2ED">
            <wp:extent cx="3992187" cy="5166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992187" cy="5166360"/>
                    </a:xfrm>
                    <a:prstGeom prst="rect">
                      <a:avLst/>
                    </a:prstGeom>
                    <a:noFill/>
                    <a:ln>
                      <a:noFill/>
                    </a:ln>
                  </pic:spPr>
                </pic:pic>
              </a:graphicData>
            </a:graphic>
          </wp:inline>
        </w:drawing>
      </w:r>
    </w:p>
    <w:p w14:paraId="3157D28C" w14:textId="5331AFA6" w:rsidR="00D914D9" w:rsidRDefault="0074168A" w:rsidP="0074168A">
      <w:pPr>
        <w:pStyle w:val="Figure-01-Title"/>
      </w:pPr>
      <w:bookmarkStart w:id="42" w:name="_Toc239322449"/>
      <w:r>
        <w:t xml:space="preserve">Figure </w:t>
      </w:r>
      <w:fldSimple w:instr=" STYLEREF 1 \s ">
        <w:r w:rsidR="00134DCE">
          <w:rPr>
            <w:noProof/>
          </w:rPr>
          <w:t>1</w:t>
        </w:r>
      </w:fldSimple>
      <w:r w:rsidR="00134DCE">
        <w:noBreakHyphen/>
      </w:r>
      <w:fldSimple w:instr=" SEQ Figure \* ARABIC \s 1 ">
        <w:r w:rsidR="00134DCE">
          <w:rPr>
            <w:noProof/>
          </w:rPr>
          <w:t>5</w:t>
        </w:r>
      </w:fldSimple>
      <w:r>
        <w:t xml:space="preserve">, Mouse piRNA </w:t>
      </w:r>
      <w:r w:rsidR="0027468F">
        <w:t>dynamics</w:t>
      </w:r>
      <w:r>
        <w:t xml:space="preserve"> </w:t>
      </w:r>
      <w:r w:rsidR="0027468F">
        <w:t>across</w:t>
      </w:r>
      <w:r>
        <w:t xml:space="preserve"> developmental time</w:t>
      </w:r>
      <w:bookmarkEnd w:id="42"/>
    </w:p>
    <w:p w14:paraId="607E6348" w14:textId="04B49A6E" w:rsidR="006B2944" w:rsidRDefault="006B2944" w:rsidP="006B2944">
      <w:pPr>
        <w:pStyle w:val="Figure-03-Legend"/>
      </w:pPr>
      <w:r>
        <w:t xml:space="preserve"> (A) Figure adapted from </w:t>
      </w:r>
      <w:r>
        <w:fldChar w:fldCharType="begin" w:fldLock="1"/>
      </w:r>
      <w:r w:rsidR="00134DCE">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74168A">
      <w:pPr>
        <w:pStyle w:val="Figure-01-Title"/>
      </w:pPr>
    </w:p>
    <w:p w14:paraId="5A82F420" w14:textId="313A2B46" w:rsidR="00D7702A" w:rsidRDefault="0004430A" w:rsidP="00B473B9">
      <w:pPr>
        <w:pStyle w:val="ThesisNormalCompressed"/>
      </w:pPr>
      <w:r>
        <w:t>Mammalian piRNAs can be divided into three major classes</w:t>
      </w:r>
      <w:r w:rsidR="00EF1C83">
        <w:t xml:space="preserve"> (#Figure of my own design on piRNAs)</w:t>
      </w:r>
      <w:r w:rsidR="006712D8">
        <w:t xml:space="preserve"> </w:t>
      </w:r>
      <w:r w:rsidR="006712D8">
        <w:fldChar w:fldCharType="begin" w:fldLock="1"/>
      </w:r>
      <w:r w:rsidR="00134DCE">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fldChar w:fldCharType="separate"/>
      </w:r>
      <w:r w:rsidR="006712D8" w:rsidRPr="006712D8">
        <w:rPr>
          <w:noProof/>
        </w:rPr>
        <w:t>(Kuramochi-Miyagawa et al. 2008)</w:t>
      </w:r>
      <w:r w:rsidR="006712D8">
        <w:fldChar w:fldCharType="end"/>
      </w:r>
      <w:r>
        <w:t>. The first, present before birth, are those of the ‘fetal piRNAs’.</w:t>
      </w:r>
      <w:r w:rsidR="00CC10C3">
        <w:t xml:space="preserve"> </w:t>
      </w:r>
      <w:r>
        <w:t>These piRNAs tend to be short, bind the PIWI protein MILI2 in mice, and have sequences found in transposable elements</w:t>
      </w:r>
      <w:r w:rsidR="006712D8">
        <w:t xml:space="preserve"> </w:t>
      </w:r>
      <w:r w:rsidR="006712D8">
        <w:fldChar w:fldCharType="begin" w:fldLock="1"/>
      </w:r>
      <w:r w:rsidR="00134DCE">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fldChar w:fldCharType="separate"/>
      </w:r>
      <w:r w:rsidR="006712D8" w:rsidRPr="006712D8">
        <w:rPr>
          <w:noProof/>
        </w:rPr>
        <w:t>(Carmell et al. 2007)</w:t>
      </w:r>
      <w:r w:rsidR="006712D8">
        <w:fldChar w:fldCharType="end"/>
      </w:r>
      <w:r>
        <w:t xml:space="preserve">. </w:t>
      </w:r>
      <w:r w:rsidR="00EF1C83">
        <w:t>The next class of piRNAs, historically but confusing grouped with the previous class, are called Pre-pachytene piRNAs.</w:t>
      </w:r>
      <w:r w:rsidR="00CC10C3">
        <w:t xml:space="preserve"> </w:t>
      </w:r>
      <w:r w:rsidR="00EF1C83">
        <w:t xml:space="preserve">Pre-pachytene piRNAs are expressed just before birth, and continue to be expressed in functioning testes, often associated with </w:t>
      </w:r>
      <w:proofErr w:type="spellStart"/>
      <w:r w:rsidR="00EF1C83">
        <w:t>spermotoXX</w:t>
      </w:r>
      <w:proofErr w:type="spellEnd"/>
      <w:r w:rsidR="00EF1C83">
        <w:t xml:space="preserve"> and </w:t>
      </w:r>
      <w:proofErr w:type="spellStart"/>
      <w:r w:rsidR="00EF1C83">
        <w:t>spermotXX</w:t>
      </w:r>
      <w:proofErr w:type="spellEnd"/>
      <w:r w:rsidR="00D7702A">
        <w:t>,</w:t>
      </w:r>
      <w:r w:rsidR="00EF1C83">
        <w:t xml:space="preserve"> precursor cells to mature </w:t>
      </w:r>
      <w:proofErr w:type="gramStart"/>
      <w:r w:rsidR="00EF1C83">
        <w:t>sperm(</w:t>
      </w:r>
      <w:proofErr w:type="gramEnd"/>
      <w:r w:rsidR="00EF1C83">
        <w:t>?)</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w:t>
      </w:r>
      <w:proofErr w:type="spellStart"/>
      <w:r w:rsidR="00D7702A">
        <w:t>timepoint</w:t>
      </w:r>
      <w:proofErr w:type="spellEnd"/>
      <w:r w:rsidR="00D7702A">
        <w:t xml:space="preserve">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0A166CC1" w14:textId="77777777" w:rsidR="006B2944" w:rsidRDefault="006B2944" w:rsidP="006B2944">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2C06A3DE" w:rsidR="006B2944" w:rsidRDefault="006B2944" w:rsidP="006B2944">
      <w:pPr>
        <w:pStyle w:val="Figure-01-Title"/>
      </w:pPr>
      <w:r>
        <w:t xml:space="preserve">Figure </w:t>
      </w:r>
      <w:fldSimple w:instr=" STYLEREF 1 \s ">
        <w:r w:rsidR="00134DCE">
          <w:rPr>
            <w:noProof/>
          </w:rPr>
          <w:t>1</w:t>
        </w:r>
      </w:fldSimple>
      <w:r w:rsidR="00134DCE">
        <w:noBreakHyphen/>
      </w:r>
      <w:fldSimple w:instr=" SEQ Figure \* ARABIC \s 1 ">
        <w:r w:rsidR="00134DCE">
          <w:rPr>
            <w:noProof/>
          </w:rPr>
          <w:t>6</w:t>
        </w:r>
      </w:fldSimple>
      <w:r>
        <w:t xml:space="preserve">, Genetic evidence for long, </w:t>
      </w:r>
      <w:proofErr w:type="spellStart"/>
      <w:r>
        <w:t>continous</w:t>
      </w:r>
      <w:proofErr w:type="spellEnd"/>
      <w:r>
        <w:t xml:space="preserve"> fly piRNA precursor transcripts</w:t>
      </w:r>
    </w:p>
    <w:p w14:paraId="5D2907A0" w14:textId="77777777" w:rsidR="006B2944" w:rsidRDefault="006B2944" w:rsidP="00B473B9">
      <w:pPr>
        <w:pStyle w:val="ThesisNormalCompressed"/>
      </w:pPr>
    </w:p>
    <w:p w14:paraId="074367AD" w14:textId="77777777" w:rsidR="00134DCE" w:rsidRDefault="00134DCE" w:rsidP="00134DCE">
      <w:pPr>
        <w:pStyle w:val="ThesisNormalCompressed"/>
      </w:pPr>
      <w:r>
        <w:t>Section about piRNA biogenesis what is known in mammals</w:t>
      </w:r>
    </w:p>
    <w:p w14:paraId="5F11E897" w14:textId="77777777" w:rsidR="00134DCE" w:rsidRDefault="00134DCE" w:rsidP="00134DCE">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19">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2B9AA72A" w:rsidR="004C266E" w:rsidRDefault="00134DCE" w:rsidP="00134DCE">
      <w:pPr>
        <w:pStyle w:val="Figure-01-Title"/>
      </w:pPr>
      <w:r>
        <w:t xml:space="preserve">Figure </w:t>
      </w:r>
      <w:fldSimple w:instr=" STYLEREF 1 \s ">
        <w:r>
          <w:rPr>
            <w:noProof/>
          </w:rPr>
          <w:t>1</w:t>
        </w:r>
      </w:fldSimple>
      <w:r>
        <w:noBreakHyphen/>
      </w:r>
      <w:fldSimple w:instr=" SEQ Figure \* ARABIC \s 1 ">
        <w:r>
          <w:rPr>
            <w:noProof/>
          </w:rPr>
          <w:t>7</w:t>
        </w:r>
      </w:fldSimple>
      <w:r>
        <w:t>, A model for piRNA biogenesis</w:t>
      </w:r>
    </w:p>
    <w:p w14:paraId="7CFF8A88" w14:textId="681EBE10" w:rsidR="00134DCE" w:rsidRDefault="00134DCE" w:rsidP="00134DCE">
      <w:pPr>
        <w:pStyle w:val="Figure-03-Legend"/>
      </w:pPr>
      <w:r>
        <w:t xml:space="preserve">Figure taken from </w:t>
      </w:r>
      <w:r>
        <w:fldChar w:fldCharType="begin" w:fldLock="1"/>
      </w:r>
      <w:r>
        <w:instrText>ADDIN CSL_CITATION { "citationItems" : [ { "id" : "ITEM-1", "itemData" : {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5", "10" ] ] }, "page" : "1657-1658", "title" : "Defining piRNA primary transcripts.", "type" : "article-journal", "volume" : "12" }, "uris" : [ "http://www.mendeley.com/documents/?uuid=744a3a79-bc15-4cb2-a39d-c20da628fc17"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 xml:space="preserve">A model for piRNA biogenesis. Primary piRNA transcripts are transcribed by RNA poly- </w:t>
      </w:r>
      <w:proofErr w:type="spellStart"/>
      <w:r w:rsidRPr="00134DCE">
        <w:t>merase</w:t>
      </w:r>
      <w:proofErr w:type="spellEnd"/>
      <w:r w:rsidRPr="00134DCE">
        <w:t xml:space="preserve"> II and contain 5' caps, exons and introns and </w:t>
      </w:r>
      <w:proofErr w:type="gramStart"/>
      <w:r w:rsidRPr="00134DCE">
        <w:t>poly(</w:t>
      </w:r>
      <w:proofErr w:type="gramEnd"/>
      <w:r w:rsidRPr="00134DCE">
        <w:t xml:space="preserve">A) tails. The transcription of pachytene piRNA genes is controlled by A-MYB; transcription factor(s) (TF) controlling pre-pachytene piRNA genes remain to be discovered. Current models of piRNA biogenesis propose that PLD6 deter- mines the 5' end of piRNA intermediates with lengths &gt; 30 </w:t>
      </w:r>
      <w:proofErr w:type="gramStart"/>
      <w:r w:rsidRPr="00134DCE">
        <w:t>nt</w:t>
      </w:r>
      <w:proofErr w:type="gramEnd"/>
      <w:r w:rsidRPr="00134DCE">
        <w:t xml:space="preserve">. These intermediates are proposed to then be loaded into PIWI proteins. After PIWI binding, a nuclease is thought to trim the 3' end of the piRNA to the length characteristic of the particular bound PIWI protein. Finally, further trim- </w:t>
      </w:r>
      <w:proofErr w:type="spellStart"/>
      <w:proofErr w:type="gramStart"/>
      <w:r w:rsidRPr="00134DCE">
        <w:t>ming</w:t>
      </w:r>
      <w:proofErr w:type="spellEnd"/>
      <w:proofErr w:type="gramEnd"/>
      <w:r w:rsidRPr="00134DCE">
        <w:t xml:space="preserve"> is prevented by addition of a 2'-O-methyl group to the 3' end of the mature piRNA by the S-adenosylmethionine-dependent methyltransferase Hen1</w:t>
      </w:r>
    </w:p>
    <w:p w14:paraId="3FED0927" w14:textId="77777777" w:rsidR="00134DCE" w:rsidRDefault="00134DCE" w:rsidP="00B473B9">
      <w:pPr>
        <w:pStyle w:val="ThesisNormalCompressed"/>
      </w:pPr>
    </w:p>
    <w:p w14:paraId="5CF6E887" w14:textId="77777777" w:rsidR="00134DCE" w:rsidRDefault="00134DCE" w:rsidP="00B473B9">
      <w:pPr>
        <w:pStyle w:val="ThesisNormalCompressed"/>
        <w:rPr>
          <w:highlight w:val="yellow"/>
        </w:rPr>
      </w:pPr>
    </w:p>
    <w:p w14:paraId="7D19E990" w14:textId="4BFC57FE" w:rsidR="004C266E" w:rsidRDefault="004C266E" w:rsidP="00B473B9">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2D3216D4" w:rsidR="000E783C" w:rsidRDefault="000E783C" w:rsidP="00B473B9">
      <w:pPr>
        <w:pStyle w:val="ThesisNormalCompressed"/>
      </w:pPr>
      <w:proofErr w:type="spellStart"/>
      <w:r>
        <w:t>Viyrekas</w:t>
      </w:r>
      <w:proofErr w:type="spellEnd"/>
      <w:r>
        <w:t xml:space="preserve"> et al discovered that many MIWI-associated piRNAs do not bind, as measured by </w:t>
      </w:r>
      <w:proofErr w:type="spellStart"/>
      <w:r>
        <w:t>ClIP</w:t>
      </w:r>
      <w:proofErr w:type="spellEnd"/>
      <w:r>
        <w:t xml:space="preserve">, actually bind mRNAs directly, without a small RNA guide </w:t>
      </w:r>
      <w:r>
        <w:fldChar w:fldCharType="begin" w:fldLock="1"/>
      </w:r>
      <w:r w:rsidR="00134DCE">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B473B9">
      <w:pPr>
        <w:pStyle w:val="ThesisNormalCompressed"/>
      </w:pPr>
    </w:p>
    <w:p w14:paraId="2AC88C62" w14:textId="50A0CA7B" w:rsidR="004C266E" w:rsidRDefault="000E783C" w:rsidP="00B473B9">
      <w:pPr>
        <w:pStyle w:val="ThesisNormalCompressed"/>
      </w:pPr>
      <w:r>
        <w:t>Both studies used point mutations in the catalytic tried of Miwi2, Mili,</w:t>
      </w:r>
      <w:r w:rsidR="00A337EA">
        <w:fldChar w:fldCharType="begin" w:fldLock="1"/>
      </w:r>
      <w:r w:rsidR="00134DCE">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134DCE">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 xml:space="preserve">The MIWI2 and MILI study found that the mice were </w:t>
      </w:r>
      <w:proofErr w:type="spellStart"/>
      <w:r>
        <w:t>steile</w:t>
      </w:r>
      <w:proofErr w:type="spellEnd"/>
      <w:r>
        <w:t>, and did not accumulate transposon-mapping piRNAs.</w:t>
      </w:r>
      <w:r w:rsidR="00CC10C3">
        <w:t xml:space="preserve"> </w:t>
      </w:r>
      <w:r>
        <w:t>The MIWI study found that the mice were also sterile, and demonstrated increased LINE1</w:t>
      </w:r>
      <w:r w:rsidR="00495C02">
        <w:t xml:space="preserve"> </w:t>
      </w:r>
      <w:proofErr w:type="spellStart"/>
      <w:r w:rsidR="00495C02">
        <w:t>atranscript</w:t>
      </w:r>
      <w:proofErr w:type="spellEnd"/>
      <w:r w:rsidR="00495C02">
        <w:t xml:space="preserve"> accumulation.</w:t>
      </w:r>
      <w:r w:rsidR="00CC10C3">
        <w:t xml:space="preserve">  </w:t>
      </w:r>
      <w:r>
        <w:fldChar w:fldCharType="begin" w:fldLock="1"/>
      </w:r>
      <w:r w:rsidR="00134DCE">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B473B9">
      <w:pPr>
        <w:pStyle w:val="ThesisNormalCompressed"/>
      </w:pPr>
    </w:p>
    <w:p w14:paraId="294D2F71" w14:textId="1121DB12" w:rsidR="004C266E" w:rsidRDefault="004C266E" w:rsidP="00B473B9">
      <w:pPr>
        <w:pStyle w:val="ThesisNormalCompressed"/>
      </w:pPr>
      <w:r>
        <w:t>! Comparisons between fly and mammalian piRNA systems</w:t>
      </w:r>
    </w:p>
    <w:p w14:paraId="1834FDE4" w14:textId="5E1488E7" w:rsidR="00D7702A" w:rsidRDefault="00D7702A" w:rsidP="00B473B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w:t>
      </w:r>
      <w:proofErr w:type="spellStart"/>
      <w:r w:rsidR="004C266E">
        <w:t>Brenneki</w:t>
      </w:r>
      <w:proofErr w:type="spellEnd"/>
      <w:r w:rsidR="004C266E">
        <w:t xml:space="preserve"> cell paper 2007). It is believed that PIWI proteins loaded with piRNAs bind and silence transposon messages, using the cleaved transposon transcripts, in combination with primary piRNA transcripts, </w:t>
      </w:r>
      <w:proofErr w:type="gramStart"/>
      <w:r w:rsidR="004C266E">
        <w:t>as a</w:t>
      </w:r>
      <w:proofErr w:type="gramEnd"/>
      <w:r w:rsidR="004C266E">
        <w:t xml:space="preserve"> substrates in the </w:t>
      </w:r>
      <w:r w:rsidR="00D64D73">
        <w:t>Ping-Pong</w:t>
      </w:r>
      <w:r w:rsidR="004C266E">
        <w:t xml:space="preserve"> cycle ($REF some newer review demonstrating this activity). </w:t>
      </w:r>
    </w:p>
    <w:p w14:paraId="1DE3C9F6" w14:textId="77777777" w:rsidR="004C266E" w:rsidRDefault="004C266E" w:rsidP="00B473B9">
      <w:pPr>
        <w:pStyle w:val="ThesisNormalCompressed"/>
      </w:pPr>
    </w:p>
    <w:p w14:paraId="43FCC581" w14:textId="2E1F0E3E" w:rsidR="00D7702A" w:rsidRDefault="004C266E" w:rsidP="00B473B9">
      <w:pPr>
        <w:pStyle w:val="ThesisNormalCompressed"/>
      </w:pPr>
      <w:r w:rsidRPr="00901B18">
        <w:rPr>
          <w:highlight w:val="yellow"/>
        </w:rPr>
        <w:t>! Our annotation of the pachytene piRNAs and discovery of A-MYB</w:t>
      </w:r>
    </w:p>
    <w:p w14:paraId="67412EC5" w14:textId="61031F0F" w:rsidR="00302521" w:rsidRDefault="00302521" w:rsidP="00B473B9">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w:t>
      </w:r>
      <w:r w:rsidR="00CC10C3">
        <w:t xml:space="preserve"> </w:t>
      </w:r>
      <w:r w:rsidRPr="000B1BC3">
        <w:t xml:space="preserve">Using transcriptional </w:t>
      </w:r>
      <w:proofErr w:type="gramStart"/>
      <w:r w:rsidRPr="000B1BC3">
        <w:t>start</w:t>
      </w:r>
      <w:proofErr w:type="gramEnd"/>
      <w:r w:rsidRPr="000B1BC3">
        <w:t xml:space="preserve">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w:t>
      </w:r>
      <w:proofErr w:type="spellStart"/>
      <w:r w:rsidRPr="000B1BC3">
        <w:t>biogensis</w:t>
      </w:r>
      <w:proofErr w:type="spellEnd"/>
      <w:r w:rsidRPr="000B1BC3">
        <w:t xml:space="preserve"> and function.</w:t>
      </w:r>
      <w:r w:rsidR="00CC10C3">
        <w:t xml:space="preserve"> </w:t>
      </w:r>
    </w:p>
    <w:p w14:paraId="052E8BF0" w14:textId="77777777" w:rsidR="00D64D73" w:rsidRDefault="00D64D73" w:rsidP="00B473B9">
      <w:pPr>
        <w:pStyle w:val="ThesisNormalCompressed"/>
      </w:pPr>
    </w:p>
    <w:p w14:paraId="65BB283D" w14:textId="580392E3" w:rsidR="00D64D73" w:rsidRDefault="00D64D73" w:rsidP="00B473B9">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w:t>
      </w:r>
      <w:proofErr w:type="spellStart"/>
      <w:r>
        <w:t>seq</w:t>
      </w:r>
      <w:proofErr w:type="spellEnd"/>
      <w:r>
        <w:t xml:space="preserve"> is too </w:t>
      </w:r>
      <w:proofErr w:type="spellStart"/>
      <w:r>
        <w:t>noisey</w:t>
      </w:r>
      <w:proofErr w:type="spellEnd"/>
      <w:r>
        <w:t xml:space="preserve">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proofErr w:type="gramStart"/>
      <w:r>
        <w:t>end</w:t>
      </w:r>
      <w:proofErr w:type="gramEnd"/>
      <w:r>
        <w:t xml:space="preserve">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w:t>
      </w:r>
      <w:proofErr w:type="spellStart"/>
      <w:r>
        <w:t>homopolymers</w:t>
      </w:r>
      <w:proofErr w:type="spellEnd"/>
      <w:r>
        <w:t xml:space="preserve">, and dynamic nature of </w:t>
      </w:r>
      <w:r w:rsidR="004506C3">
        <w:t>3´</w:t>
      </w:r>
      <w:r>
        <w:t xml:space="preserv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Unguided typically provide many discontinuous ‘</w:t>
      </w:r>
      <w:proofErr w:type="spellStart"/>
      <w:r>
        <w:t>contigs</w:t>
      </w:r>
      <w:proofErr w:type="spellEnd"/>
      <w:r>
        <w:t xml:space="preserve">’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7248B08D" w:rsidR="00FF0906" w:rsidRDefault="00D469A1" w:rsidP="0027468F">
      <w:pPr>
        <w:pStyle w:val="Heading1"/>
      </w:pPr>
      <w:bookmarkStart w:id="43" w:name="_Toc364687509"/>
      <w:bookmarkStart w:id="44" w:name="_Toc239477773"/>
      <w:r>
        <w:t>CHAPTER I</w:t>
      </w:r>
      <w:r w:rsidR="004754D1">
        <w:t>: SeqZip methodology</w:t>
      </w:r>
      <w:bookmarkEnd w:id="43"/>
      <w:bookmarkEnd w:id="44"/>
    </w:p>
    <w:p w14:paraId="3EC76055" w14:textId="12D642D6" w:rsidR="004754D1" w:rsidRDefault="004754D1" w:rsidP="002B0336">
      <w:pPr>
        <w:pStyle w:val="Heading4"/>
      </w:pPr>
      <w:r>
        <w:t xml:space="preserve">Nature </w:t>
      </w:r>
      <w:r w:rsidR="00A94507">
        <w:t>methods paper</w:t>
      </w:r>
    </w:p>
    <w:p w14:paraId="00B52A1A" w14:textId="77777777" w:rsidR="002B0336" w:rsidRDefault="002B0336" w:rsidP="00B473B9">
      <w:pPr>
        <w:pStyle w:val="ThesisNormalCompressed"/>
      </w:pPr>
    </w:p>
    <w:p w14:paraId="411CCE8F" w14:textId="176F0C6E" w:rsidR="002B0336" w:rsidRDefault="002B0336" w:rsidP="00673D3A">
      <w:pPr>
        <w:pStyle w:val="CompressedNumberedOutline"/>
      </w:pPr>
      <w:r w:rsidRPr="002B0336">
        <w:t>You should tie together the fact that Dscam ALSO has Fibronectin sections!</w:t>
      </w:r>
    </w:p>
    <w:p w14:paraId="67FFE31A" w14:textId="77777777" w:rsidR="008C7D7B" w:rsidRDefault="008C7D7B" w:rsidP="00673D3A">
      <w:pPr>
        <w:pStyle w:val="CompressedNumberedOutline"/>
      </w:pPr>
    </w:p>
    <w:p w14:paraId="60710D5D" w14:textId="32128DE9" w:rsidR="008C7D7B" w:rsidRDefault="0033080C" w:rsidP="0033080C">
      <w:pPr>
        <w:pStyle w:val="Heading4"/>
      </w:pPr>
      <w:r>
        <w:t>Multiplex SeqZip study of AS Coordination</w:t>
      </w:r>
    </w:p>
    <w:p w14:paraId="58FA0BF7" w14:textId="77777777" w:rsidR="008C7D7B" w:rsidRDefault="008C7D7B" w:rsidP="008C7D7B">
      <w:pPr>
        <w:pStyle w:val="ThesisNormalCompressed"/>
      </w:pPr>
      <w:r>
        <w:t>Can take language from your QE for an introduction</w:t>
      </w:r>
    </w:p>
    <w:p w14:paraId="126E83BA" w14:textId="0882B04E" w:rsidR="00D914D9" w:rsidRDefault="008C7D7B" w:rsidP="0050741A">
      <w:pPr>
        <w:pStyle w:val="ThesisNormalCompressed"/>
      </w:pPr>
      <w:r>
        <w:t>You will have to write up the results.</w:t>
      </w:r>
    </w:p>
    <w:p w14:paraId="0FD2CD99" w14:textId="77777777" w:rsidR="00F54086" w:rsidRPr="00F54086" w:rsidRDefault="00F54086" w:rsidP="00F54086">
      <w:pPr>
        <w:pStyle w:val="ThesisNormalCompressed"/>
        <w:rPr>
          <w:b/>
          <w:bCs/>
        </w:rPr>
      </w:pPr>
      <w:bookmarkStart w:id="45" w:name="_Toc227687424"/>
      <w:r w:rsidRPr="00F54086">
        <w:rPr>
          <w:b/>
          <w:bCs/>
        </w:rPr>
        <w:t>Aim 3 – Investigate set of 100 human genes for coordinated distal splice events</w:t>
      </w:r>
      <w:bookmarkEnd w:id="45"/>
    </w:p>
    <w:p w14:paraId="25261F4E" w14:textId="77777777" w:rsidR="00F54086" w:rsidRPr="00F54086" w:rsidRDefault="00F54086" w:rsidP="00F54086">
      <w:pPr>
        <w:pStyle w:val="ThesisNormalCompressed"/>
      </w:pPr>
      <w:r w:rsidRPr="00F54086">
        <w:t xml:space="preserve">The ultimate goal of this proposal is to demonstrate that coordination among distant regions of AS in the same transcript is a general phenomenon.  It is important to note that we are not limiting our set of chosen genes to those containing at least 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w:t>
      </w:r>
      <w:proofErr w:type="spellStart"/>
      <w:r w:rsidRPr="00F54086">
        <w:t>untranslated</w:t>
      </w:r>
      <w:proofErr w:type="spellEnd"/>
      <w:r w:rsidRPr="00F54086">
        <w:t xml:space="preserve">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in tuning of gene expression, a recent 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current model of spatial proximity between 5’ and 3’ UTRs is suggestive of their possible interdependence.  In our large-scale analysis, we plan to include genes potentially displaying interdependence between UTRs.  Discovery of interdependence would lead to many questions into how specific combinations of UTRs can influence mRNA processing downstream of AS.  </w:t>
      </w:r>
    </w:p>
    <w:p w14:paraId="428BBA12" w14:textId="77777777" w:rsidR="00F54086" w:rsidRPr="00F54086" w:rsidRDefault="00F54086" w:rsidP="00F54086">
      <w:pPr>
        <w:pStyle w:val="ThesisNormalCompressed"/>
      </w:pPr>
      <w:r w:rsidRPr="00F54086">
        <w:t xml:space="preserve">Our large-scale application begins with identifying a set of approximately 100 human genes that have at least two known regions of AS separated by &gt;1500 nt of mRNA sequence.  Imposing this minimum distance requirement excludes the use of other large-scale methods for efficient identification of such events.  Indeed, it underscores the requirement of a large-scale technique that can maintain connectivity information in a single transcript. </w:t>
      </w:r>
    </w:p>
    <w:p w14:paraId="056E0A00" w14:textId="77777777" w:rsidR="00F54086" w:rsidRPr="00F54086" w:rsidRDefault="00F54086" w:rsidP="00F54086">
      <w:pPr>
        <w:pStyle w:val="ThesisNormalCompressed"/>
        <w:rPr>
          <w:b/>
          <w:bCs/>
        </w:rPr>
      </w:pPr>
      <w:r w:rsidRPr="00F54086">
        <w:rPr>
          <w:b/>
          <w:bCs/>
        </w:rPr>
        <w:t>Experimental approach</w:t>
      </w:r>
    </w:p>
    <w:p w14:paraId="69826416" w14:textId="77777777" w:rsidR="00F54086" w:rsidRPr="00F54086" w:rsidRDefault="00F54086" w:rsidP="00F54086">
      <w:pPr>
        <w:pStyle w:val="ThesisNormalCompressed"/>
      </w:pPr>
      <w:r w:rsidRPr="00F54086">
        <w:t xml:space="preserve">Microarrays have afforded the construction of many AS databases [reviewed in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As mentioned, 2</w:t>
      </w:r>
      <w:r w:rsidRPr="00F54086">
        <w:rPr>
          <w:vertAlign w:val="superscript"/>
        </w:rPr>
        <w:t>nd</w:t>
      </w:r>
      <w:r w:rsidRPr="00F54086">
        <w:t xml:space="preserve"> generation sequencing platforms combined with techniques such as RNA-Seq are rapidly creating extremely large datasets of their own </w:t>
      </w:r>
      <w:r w:rsidRPr="00F54086">
        <w:fldChar w:fldCharType="begin"/>
      </w:r>
      <w:r w:rsidRPr="00F54086">
        <w:instrText xml:space="preserve"> ADDIN EN.CITE &lt;EndNote&gt;&lt;Cite&gt;&lt;Author&gt;Wilhelm&lt;/Author&gt;&lt;Year&gt;2009&lt;/Year&gt;&lt;RecNum&gt;130&lt;/RecNum&gt;&lt;record&gt;&lt;rec-number&gt;130&lt;/rec-number&gt;&lt;foreign-keys&gt;&lt;key app="EN" db-id="td2p92saudpszbe05rc5zv5utv0eexdra0dw"&gt;130&lt;/key&gt;&lt;/foreign-keys&gt;&lt;ref-type name="Journal Article"&gt;17&lt;/ref-type&gt;&lt;contributors&gt;&lt;authors&gt;&lt;author&gt;Wilhelm, Brian T.&lt;/author&gt;&lt;author&gt;Landry, Josette-Renée&lt;/author&gt;&lt;/authors&gt;&lt;/contributors&gt;&lt;titles&gt;&lt;title&gt;RNA-Seq - Quantitative measurement of expression through massively parallel RNA-sequencing&lt;/title&gt;&lt;secondary-title&gt;Methods (San Diego, Calif.)&lt;/secondary-title&gt;&lt;/titles&gt;&lt;periodical&gt;&lt;full-title&gt;Methods (San Diego, Calif.)&lt;/full-title&gt;&lt;/periodical&gt;&lt;dates&gt;&lt;year&gt;2009&lt;/year&gt;&lt;/dates&gt;&lt;isbn&gt;1095-9130&lt;/isbn&gt;&lt;accession-num&gt;838&lt;/accession-num&gt;&lt;urls&gt;&lt;related-urls&gt;&lt;url&gt;http://www.ncbi.nlm.nih.gov/pubmed/19336255&lt;/url&gt;&lt;/related-urls&gt;&lt;/urls&gt;&lt;/record&gt;&lt;/Cite&gt;&lt;/EndNote&gt;</w:instrText>
      </w:r>
      <w:r w:rsidRPr="00F54086">
        <w:fldChar w:fldCharType="separate"/>
      </w:r>
      <w:r w:rsidRPr="00F54086">
        <w:t>(Wilhelm &amp; Landry, 2009)</w:t>
      </w:r>
      <w:r w:rsidRPr="00F54086">
        <w:fldChar w:fldCharType="end"/>
      </w:r>
      <w:r w:rsidRPr="00F54086">
        <w:t xml:space="preserve">.  We will use RNA-Seq datasets to assemble a set of genes with multiple regions of distant AS, similar to those shown in </w:t>
      </w:r>
      <w:r w:rsidRPr="00F54086">
        <w:rPr>
          <w:u w:val="single"/>
        </w:rPr>
        <w:fldChar w:fldCharType="begin"/>
      </w:r>
      <w:r w:rsidRPr="00F54086">
        <w:rPr>
          <w:u w:val="single"/>
        </w:rPr>
        <w:instrText xml:space="preserve"> REF Table1 \h  \* MERGEFORMAT </w:instrText>
      </w:r>
      <w:r w:rsidRPr="00F54086">
        <w:rPr>
          <w:u w:val="single"/>
        </w:rPr>
      </w:r>
      <w:r w:rsidRPr="00F54086">
        <w:rPr>
          <w:u w:val="single"/>
        </w:rPr>
        <w:fldChar w:fldCharType="separate"/>
      </w:r>
      <w:r w:rsidR="00324BFD">
        <w:rPr>
          <w:b/>
          <w:u w:val="single"/>
        </w:rPr>
        <w:t xml:space="preserve">Error! </w:t>
      </w:r>
      <w:proofErr w:type="gramStart"/>
      <w:r w:rsidR="00324BFD">
        <w:rPr>
          <w:b/>
          <w:u w:val="single"/>
        </w:rPr>
        <w:t>Reference source not found.</w:t>
      </w:r>
      <w:r w:rsidRPr="00F54086">
        <w:fldChar w:fldCharType="end"/>
      </w:r>
      <w:r w:rsidRPr="00F54086">
        <w:t>.</w:t>
      </w:r>
      <w:proofErr w:type="gramEnd"/>
      <w:r w:rsidRPr="00F54086">
        <w:t xml:space="preserve">  Biologically interesting genes displaying all known types </w:t>
      </w:r>
      <w:proofErr w:type="gramStart"/>
      <w:r w:rsidRPr="00F54086">
        <w:t>of</w:t>
      </w:r>
      <w:proofErr w:type="gramEnd"/>
      <w:r w:rsidRPr="00F54086">
        <w:t xml:space="preserve"> AS events will be chosen.  Additionally, given the highly quantitative nature of RNA-Seq data, we can select transcripts that are expressed over many orders of magnitude </w:t>
      </w:r>
      <w:r w:rsidRPr="00F54086">
        <w:fldChar w:fldCharType="begin"/>
      </w:r>
      <w:r w:rsidRPr="00F54086">
        <w:instrText xml:space="preserve"> ADDIN EN.CITE &lt;EndNote&gt;&lt;Cite&gt;&lt;Author&gt;Mortazavi&lt;/Author&gt;&lt;Year&gt;2008&lt;/Year&gt;&lt;RecNum&gt;22&lt;/RecNum&gt;&lt;record&gt;&lt;rec-number&gt;22&lt;/rec-number&gt;&lt;foreign-keys&gt;&lt;key app="EN" db-id="td2p92saudpszbe05rc5zv5utv0eexdra0dw"&gt;22&lt;/key&gt;&lt;/foreign-keys&gt;&lt;ref-type name="Journal Article"&gt;17&lt;/ref-type&gt;&lt;contributors&gt;&lt;authors&gt;&lt;author&gt;Mortazavi, Ali&lt;/author&gt;&lt;author&gt;Williams, Brian A.&lt;/author&gt;&lt;author&gt;McCue, Kenneth&lt;/author&gt;&lt;author&gt;Schaeffer, Lorian&lt;/author&gt;&lt;author&gt;Wold, Barbara&lt;/author&gt;&lt;/authors&gt;&lt;/contributors&gt;&lt;titles&gt;&lt;title&gt;Mapping and quantifying mammalian transcriptomes by RNA-Seq&lt;/title&gt;&lt;secondary-title&gt;Nat Meth&lt;/secondary-title&gt;&lt;/titles&gt;&lt;periodical&gt;&lt;full-title&gt;Nat Meth&lt;/full-title&gt;&lt;/periodical&gt;&lt;pages&gt;621-628&lt;/pages&gt;&lt;volume&gt;5&lt;/volume&gt;&lt;number&gt;7&lt;/number&gt;&lt;dates&gt;&lt;year&gt;2008&lt;/year&gt;&lt;/dates&gt;&lt;isbn&gt;1548-7091&lt;/isbn&gt;&lt;accession-num&gt;3144&lt;/accession-num&gt;&lt;urls&gt;&lt;related-urls&gt;&lt;url&gt;http://dx.doi.org/10.1038/nmeth.1226&lt;/url&gt;&lt;/related-urls&gt;&lt;/urls&gt;&lt;/record&gt;&lt;/Cite&gt;&lt;/EndNote&gt;</w:instrText>
      </w:r>
      <w:r w:rsidRPr="00F54086">
        <w:fldChar w:fldCharType="separate"/>
      </w:r>
      <w:r w:rsidRPr="00F54086">
        <w:t>(</w:t>
      </w:r>
      <w:proofErr w:type="spellStart"/>
      <w:r w:rsidRPr="00F54086">
        <w:t>Mortazavi</w:t>
      </w:r>
      <w:proofErr w:type="spellEnd"/>
      <w:r w:rsidRPr="00F54086">
        <w:t xml:space="preserve"> et al., 2008)</w:t>
      </w:r>
      <w:r w:rsidRPr="00F54086">
        <w:fldChar w:fldCharType="end"/>
      </w:r>
      <w:r w:rsidRPr="00F54086">
        <w:t xml:space="preserve">.  </w:t>
      </w:r>
    </w:p>
    <w:p w14:paraId="4A4681C6" w14:textId="77777777" w:rsidR="00F54086" w:rsidRPr="00F54086" w:rsidRDefault="00F54086" w:rsidP="00F54086">
      <w:pPr>
        <w:pStyle w:val="ThesisNormalCompressed"/>
      </w:pPr>
      <w:r w:rsidRPr="00F54086">
        <w:tab/>
        <w:t>Raw data resulting from 2</w:t>
      </w:r>
      <w:r w:rsidRPr="00F54086">
        <w:rPr>
          <w:vertAlign w:val="superscript"/>
        </w:rPr>
        <w:t>nd</w:t>
      </w:r>
      <w:r w:rsidRPr="00F54086">
        <w:t xml:space="preserve"> generation sequencing efforts are deposited in NCBI’s Short Read Archive (SRA) </w:t>
      </w:r>
      <w:r w:rsidRPr="00F54086">
        <w:fldChar w:fldCharType="begin"/>
      </w:r>
      <w:r w:rsidRPr="00F54086">
        <w:instrText xml:space="preserve"> ADDIN EN.CITE &lt;EndNote&gt;&lt;Cite&gt;&lt;Author&gt;Barrett&lt;/Author&gt;&lt;Year&gt;2007&lt;/Year&gt;&lt;RecNum&gt;129&lt;/RecNum&gt;&lt;record&gt;&lt;rec-number&gt;129&lt;/rec-number&gt;&lt;foreign-keys&gt;&lt;key app="EN" db-id="td2p92saudpszbe05rc5zv5utv0eexdra0dw"&gt;129&lt;/key&gt;&lt;/foreign-keys&gt;&lt;ref-type name="Journal Article"&gt;17&lt;/ref-type&gt;&lt;contributors&gt;&lt;authors&gt;&lt;author&gt;Barrett, Tanya&lt;/author&gt;&lt;author&gt;Troup, Dennis B.&lt;/author&gt;&lt;author&gt;Wilhite, Stephen E.&lt;/author&gt;&lt;author&gt;Ledoux, Pierre&lt;/author&gt;&lt;author&gt;Rudnev, Dmitry&lt;/author&gt;&lt;author&gt;Evangelista, Carlos&lt;/author&gt;&lt;author&gt;Kim, Irene F.&lt;/author&gt;&lt;author&gt;Soboleva, Alexandra&lt;/author&gt;&lt;author&gt;Tomashevsky, Maxim&lt;/author&gt;&lt;author&gt;Edgar, Ron&lt;/author&gt;&lt;/authors&gt;&lt;/contributors&gt;&lt;titles&gt;&lt;title&gt;NCBI GEO: mining tens of millions of expression profiles--database and tools update&lt;/title&gt;&lt;secondary-title&gt;Nucleic Acids Research&lt;/secondary-title&gt;&lt;/titles&gt;&lt;periodical&gt;&lt;full-title&gt;Nucleic Acids Research&lt;/full-title&gt;&lt;/periodical&gt;&lt;pages&gt;D760-5-D760-5&lt;/pages&gt;&lt;volume&gt;35&lt;/volume&gt;&lt;number&gt;Database issue&lt;/number&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dates&gt;&lt;isbn&gt;1362-4962&lt;/isbn&gt;&lt;accession-num&gt;3533&lt;/accession-num&gt;&lt;urls&gt;&lt;related-urls&gt;&lt;url&gt;http://www.ncbi.nlm.nih.gov/pubmed/17099226&lt;/url&gt;&lt;/related-urls&gt;&lt;/urls&gt;&lt;/record&gt;&lt;/Cite&gt;&lt;/EndNote&gt;</w:instrText>
      </w:r>
      <w:r w:rsidRPr="00F54086">
        <w:fldChar w:fldCharType="separate"/>
      </w:r>
      <w:r w:rsidRPr="00F54086">
        <w:t>(Barrett et al., 2007)</w:t>
      </w:r>
      <w:r w:rsidRPr="00F54086">
        <w:fldChar w:fldCharType="end"/>
      </w:r>
      <w:r w:rsidRPr="00F54086">
        <w:t>.   For their study, Wang &amp; Burge have also created a website supplying additional data (</w:t>
      </w:r>
      <w:hyperlink r:id="rId20" w:history="1">
        <w:r w:rsidRPr="00F54086">
          <w:rPr>
            <w:rStyle w:val="Hyperlink"/>
          </w:rPr>
          <w:t>http://genes.mit.edu/burgelab/RNA-Seq/</w:t>
        </w:r>
      </w:hyperlink>
      <w:r w:rsidRPr="00F54086">
        <w:t xml:space="preserve">), where they provide a reference dataset containing all known splice junction reads as derived from current EST databases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authors mapped their observed short HTS reads onto this reference dataset.  Even without using RNA-Seq raw data, we can use this reference dataset to compile a set of genes where products of AS have been observed in multiple areas of a single gene.  Some broad steps to transform the splice junction data into a form useful for our study would be as follows: (1) align each splice junction to a reference genome while simultaneously identifying the gene into which each read maps, (2) cluster the reads by gene, and (3) identify genes with splice junctions that are separated by &gt;1500 nt.  If we use actual RNA-Seq data, we can assume a quantitative relationship between the number of splice junction reads observed and transcript abundance.  Therefore, by keeping track of the number of observed reads per junction during our analysis, we can select genetic elements expressed across a large dynamic range </w:t>
      </w:r>
      <w:r w:rsidRPr="00F54086">
        <w:fldChar w:fldCharType="begin"/>
      </w:r>
      <w:r w:rsidRPr="00F54086">
        <w:instrText xml:space="preserve"> ADDIN EN.CITE &lt;EndNote&gt;&lt;Cite&gt;&lt;Author&gt;Graveley&lt;/Author&gt;&lt;Year&gt;2008&lt;/Year&gt;&lt;RecNum&gt;134&lt;/RecNum&gt;&lt;record&gt;&lt;rec-number&gt;134&lt;/rec-number&gt;&lt;foreign-keys&gt;&lt;key app="EN" db-id="td2p92saudpszbe05rc5zv5utv0eexdra0dw"&gt;134&lt;/key&gt;&lt;/foreign-keys&gt;&lt;ref-type name="Journal Article"&gt;17&lt;/ref-type&gt;&lt;contributors&gt;&lt;authors&gt;&lt;author&gt;Graveley, Brenton R.&lt;/author&gt;&lt;/authors&gt;&lt;/contributors&gt;&lt;titles&gt;&lt;title&gt;Molecular biology: Power sequencing&lt;/title&gt;&lt;secondary-title&gt;Nature&lt;/secondary-title&gt;&lt;/titles&gt;&lt;periodical&gt;&lt;full-title&gt;Nature&lt;/full-title&gt;&lt;/periodical&gt;&lt;pages&gt;1197-1198&lt;/pages&gt;&lt;volume&gt;453&lt;/volume&gt;&lt;number&gt;7199&lt;/number&gt;&lt;dates&gt;&lt;year&gt;2008&lt;/year&gt;&lt;/dates&gt;&lt;isbn&gt;0028-0836&lt;/isbn&gt;&lt;accession-num&gt;10829&lt;/accession-num&gt;&lt;urls&gt;&lt;related-urls&gt;&lt;url&gt;http://dx.doi.org/10.1038/4531197b&lt;/url&gt;&lt;/related-urls&gt;&lt;/urls&gt;&lt;/record&gt;&lt;/Cite&gt;&lt;/EndNote&gt;</w:instrText>
      </w:r>
      <w:r w:rsidRPr="00F54086">
        <w:fldChar w:fldCharType="separate"/>
      </w:r>
      <w:r w:rsidRPr="00F54086">
        <w:t>(</w:t>
      </w:r>
      <w:proofErr w:type="spellStart"/>
      <w:r w:rsidRPr="00F54086">
        <w:t>Graveley</w:t>
      </w:r>
      <w:proofErr w:type="spellEnd"/>
      <w:r w:rsidRPr="00F54086">
        <w:t>, 2008)</w:t>
      </w:r>
      <w:r w:rsidRPr="00F54086">
        <w:fldChar w:fldCharType="end"/>
      </w:r>
      <w:r w:rsidRPr="00F54086">
        <w:t xml:space="preserve">.  </w:t>
      </w:r>
    </w:p>
    <w:p w14:paraId="0DED6458" w14:textId="77777777" w:rsidR="00F54086" w:rsidRPr="00F54086" w:rsidRDefault="00F54086" w:rsidP="00F54086">
      <w:pPr>
        <w:pStyle w:val="ThesisNormalCompressed"/>
      </w:pPr>
      <w:r w:rsidRPr="00F54086">
        <w:t>An important consideration is if the number of genes we choose to investigate will allow us to make strong conclusions about the prevalence of coordinated splicing over a distance.  If our set of 100 genes represents only a fraction of the potential total number of genes, we will increase the distance requirement between the two regions in order to compile a statistically significance subset.</w:t>
      </w:r>
    </w:p>
    <w:p w14:paraId="672F4E85" w14:textId="77777777" w:rsidR="00F54086" w:rsidRPr="00F54086" w:rsidRDefault="00F54086" w:rsidP="00F54086">
      <w:pPr>
        <w:pStyle w:val="ThesisNormalCompressed"/>
      </w:pPr>
      <w:r w:rsidRPr="00F54086">
        <w:t xml:space="preserve">After identifying our target genes, we will develop bioinformatic tools allowing efficient ligamer construction.  These tools will have to (1) retrieve sequence information flanking each ligation event (although in many cases the required sequence may be provided by the reads themselves), (2) adjust the length of these sequences in order to best normalize each set of ligamers in terms of Tm, (3) provide enough difference in length of FLLP sequence to resolve using our chosen method of analysis, (4) determine and store possible outcomes of each isoform-dependent FLLP, and (5) present the data in a format facilitating convenient ligamer synthesis.  </w:t>
      </w:r>
    </w:p>
    <w:p w14:paraId="1CE43A42" w14:textId="73063925" w:rsidR="00F54086" w:rsidRPr="00F54086" w:rsidRDefault="00F54086" w:rsidP="00F54086">
      <w:pPr>
        <w:pStyle w:val="ThesisNormalCompressed"/>
      </w:pPr>
      <w:r w:rsidRPr="00F54086">
        <w:t xml:space="preserve">After synthesis, ligamers targeting a particular gene will be pooled at the predetermined appropriate concentration. </w:t>
      </w:r>
      <w:proofErr w:type="gramStart"/>
      <w:r w:rsidRPr="00F54086">
        <w:t>Poly(</w:t>
      </w:r>
      <w:proofErr w:type="gramEnd"/>
      <w:r w:rsidRPr="00F54086">
        <w:t>A) samples from a treatment condition, cell-, or tissue-type of interest will be isolated.  These samples will be parsed out into individual wells of a 96-well plate, and different ligamer sets will be added to individual wells</w:t>
      </w:r>
      <w:r w:rsidR="00D64E6D">
        <w:t xml:space="preserve"> followed by analysis using SeqZip</w:t>
      </w:r>
      <w:r w:rsidRPr="00F54086">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t>cell- or tissue-type examined.</w:t>
      </w:r>
    </w:p>
    <w:p w14:paraId="6CC7589F" w14:textId="4CD2D332" w:rsidR="00254122" w:rsidRDefault="00254122" w:rsidP="00FC5AD7">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C5AD7">
      <w:pPr>
        <w:pStyle w:val="Figure-02-Figure"/>
      </w:pPr>
    </w:p>
    <w:p w14:paraId="2D0FAC58" w14:textId="513075B7" w:rsidR="0050741A" w:rsidRDefault="0050741A" w:rsidP="0050741A">
      <w:pPr>
        <w:pStyle w:val="Table-01-title"/>
      </w:pPr>
      <w:bookmarkStart w:id="46" w:name="_Toc239322446"/>
      <w:r>
        <w:t xml:space="preserve">Table </w:t>
      </w:r>
      <w:fldSimple w:instr=" STYLEREF 1 \s ">
        <w:r w:rsidR="00324BFD">
          <w:rPr>
            <w:noProof/>
          </w:rPr>
          <w:t>2</w:t>
        </w:r>
      </w:fldSimple>
      <w:r w:rsidR="008D74E2">
        <w:noBreakHyphen/>
      </w:r>
      <w:fldSimple w:instr=" SEQ Table \* ARABIC \s 1 ">
        <w:r w:rsidR="00324BFD">
          <w:rPr>
            <w:noProof/>
          </w:rPr>
          <w:t>1</w:t>
        </w:r>
      </w:fldSimple>
      <w:r>
        <w:t xml:space="preserve">, A set of 10 genes </w:t>
      </w:r>
      <w:r w:rsidR="008359DC">
        <w:t>investigated</w:t>
      </w:r>
      <w:r>
        <w:t xml:space="preserve"> for splicing coordination using SeqZip</w:t>
      </w:r>
      <w:bookmarkEnd w:id="46"/>
    </w:p>
    <w:p w14:paraId="5B58A2FB" w14:textId="7647EBE8" w:rsidR="006E1683" w:rsidRDefault="00640BC3" w:rsidP="0050741A">
      <w:pPr>
        <w:pStyle w:val="Table-02-table0"/>
      </w:pPr>
      <w:r>
        <w:object w:dxaOrig="10820" w:dyaOrig="4340"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87.75pt;height:156.25pt" o:ole="">
            <v:imagedata r:id="rId22" o:title=""/>
          </v:shape>
          <o:OLEObject Type="Embed" ProgID="Excel.Sheet.12" ShapeID="_x0000_i1041" DrawAspect="Content" ObjectID="_1328160981"/>
        </w:object>
      </w:r>
    </w:p>
    <w:p w14:paraId="24F93D59" w14:textId="5E190329" w:rsidR="008C7D7B" w:rsidRDefault="008C7D7B" w:rsidP="0033080C">
      <w:pPr>
        <w:pStyle w:val="Heading4"/>
      </w:pPr>
      <w:r>
        <w:t>Fragmentation of in vitro transcripts</w:t>
      </w:r>
    </w:p>
    <w:p w14:paraId="406F4458" w14:textId="77777777" w:rsidR="0027468F" w:rsidRDefault="008C7D7B" w:rsidP="0027468F">
      <w:pPr>
        <w:pStyle w:val="Figure-02-Figure"/>
      </w:pPr>
      <w:r>
        <w:drawing>
          <wp:inline distT="0" distB="0" distL="0" distR="0" wp14:anchorId="2AF98C6C" wp14:editId="7A01C737">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3F61638F" w14:textId="7BB5883D" w:rsidR="00D914D9" w:rsidRDefault="0027468F" w:rsidP="00FC5AD7">
      <w:pPr>
        <w:pStyle w:val="Figure-01-Title"/>
      </w:pPr>
      <w:bookmarkStart w:id="47" w:name="_Toc239322450"/>
      <w:r>
        <w:t xml:space="preserve">Figure </w:t>
      </w:r>
      <w:fldSimple w:instr=" STYLEREF 1 \s ">
        <w:r w:rsidR="00134DCE">
          <w:rPr>
            <w:noProof/>
          </w:rPr>
          <w:t>2</w:t>
        </w:r>
      </w:fldSimple>
      <w:r w:rsidR="00134DCE">
        <w:noBreakHyphen/>
      </w:r>
      <w:fldSimple w:instr=" SEQ Figure \* ARABIC \s 1 ">
        <w:r w:rsidR="00134DCE">
          <w:rPr>
            <w:noProof/>
          </w:rPr>
          <w:t>1</w:t>
        </w:r>
      </w:fldSimple>
      <w:r>
        <w:t xml:space="preserve"> - SeqZip quantification of fragmented in vitro transcribed RNAs</w:t>
      </w:r>
      <w:bookmarkEnd w:id="47"/>
    </w:p>
    <w:p w14:paraId="34F2681B" w14:textId="77777777" w:rsidR="0027468F" w:rsidRDefault="008C7D7B" w:rsidP="0027468F">
      <w:pPr>
        <w:pStyle w:val="Figure-02-Figure"/>
      </w:pPr>
      <w:r>
        <w:drawing>
          <wp:inline distT="0" distB="0" distL="0" distR="0" wp14:anchorId="6FE5E14E" wp14:editId="5C42F53B">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2E8613DB" w14:textId="0DFFFD78" w:rsidR="008C7D7B" w:rsidRPr="008C7D7B" w:rsidRDefault="0027468F" w:rsidP="00FC5AD7">
      <w:pPr>
        <w:pStyle w:val="Figure-01-Title"/>
      </w:pPr>
      <w:bookmarkStart w:id="48" w:name="_Toc239322451"/>
      <w:r>
        <w:t xml:space="preserve">Figure </w:t>
      </w:r>
      <w:fldSimple w:instr=" STYLEREF 1 \s ">
        <w:r w:rsidR="00134DCE">
          <w:rPr>
            <w:noProof/>
          </w:rPr>
          <w:t>2</w:t>
        </w:r>
      </w:fldSimple>
      <w:r w:rsidR="00134DCE">
        <w:noBreakHyphen/>
      </w:r>
      <w:fldSimple w:instr=" SEQ Figure \* ARABIC \s 1 ">
        <w:r w:rsidR="00134DCE">
          <w:rPr>
            <w:noProof/>
          </w:rPr>
          <w:t>2</w:t>
        </w:r>
      </w:fldSimple>
      <w:r>
        <w:t xml:space="preserve">, </w:t>
      </w:r>
      <w:r w:rsidR="00FC5AD7">
        <w:t>Quantification</w:t>
      </w:r>
      <w:r>
        <w:t xml:space="preserve"> of trans-transcript effect for different [RNA]</w:t>
      </w:r>
      <w:bookmarkEnd w:id="48"/>
    </w:p>
    <w:p w14:paraId="696168B0" w14:textId="77777777" w:rsidR="008C7D7B" w:rsidRPr="008C7D7B" w:rsidRDefault="008C7D7B" w:rsidP="008C7D7B"/>
    <w:p w14:paraId="5EB853BB" w14:textId="77777777" w:rsidR="008C7D7B" w:rsidRDefault="008C7D7B" w:rsidP="00673D3A">
      <w:pPr>
        <w:pStyle w:val="CompressedNumberedOutline"/>
      </w:pPr>
    </w:p>
    <w:p w14:paraId="121A0DBD" w14:textId="0E0E0345" w:rsidR="00D469A1" w:rsidRDefault="00D469A1">
      <w:pPr>
        <w:spacing w:line="240" w:lineRule="auto"/>
        <w:rPr>
          <w:rFonts w:cs="Arial"/>
        </w:rPr>
      </w:pPr>
      <w:r>
        <w:br w:type="page"/>
      </w:r>
    </w:p>
    <w:p w14:paraId="74BBA7F7" w14:textId="40753C84" w:rsidR="00D469A1" w:rsidRPr="00D469A1" w:rsidRDefault="00FF0906" w:rsidP="0027468F">
      <w:pPr>
        <w:pStyle w:val="Heading1"/>
      </w:pPr>
      <w:bookmarkStart w:id="49" w:name="_Toc364687510"/>
      <w:bookmarkStart w:id="50" w:name="_Toc239477774"/>
      <w:r>
        <w:t>CHAPTER I</w:t>
      </w:r>
      <w:r w:rsidR="007F242F">
        <w:t>I:</w:t>
      </w:r>
      <w:r w:rsidR="0033080C">
        <w:t xml:space="preserve"> </w:t>
      </w:r>
      <w:r w:rsidR="004754D1">
        <w:t>HIV and piRNA precursors</w:t>
      </w:r>
      <w:bookmarkEnd w:id="49"/>
      <w:bookmarkEnd w:id="50"/>
    </w:p>
    <w:p w14:paraId="69EC8BDA" w14:textId="67E111D0" w:rsidR="00595D92" w:rsidRDefault="0033080C" w:rsidP="002B0336">
      <w:pPr>
        <w:pStyle w:val="Heading4"/>
      </w:pPr>
      <w:r>
        <w:t>SeqZip Characterization of piRNA precursor transcripts</w:t>
      </w:r>
    </w:p>
    <w:p w14:paraId="60522B7E" w14:textId="77777777" w:rsidR="003F4618" w:rsidRPr="003F4618" w:rsidRDefault="003F4618" w:rsidP="003F4618">
      <w:pPr>
        <w:pStyle w:val="ThesisNormalCompressed"/>
      </w:pPr>
    </w:p>
    <w:p w14:paraId="4D20EA06" w14:textId="02BEC9F7" w:rsidR="003F4618" w:rsidRDefault="003F4618" w:rsidP="003F4618">
      <w:pPr>
        <w:pStyle w:val="ThesisNormalCompressed"/>
        <w:ind w:firstLine="0"/>
      </w:pPr>
      <w:proofErr w:type="gramStart"/>
      <w:r>
        <w:t>!Introduction</w:t>
      </w:r>
      <w:proofErr w:type="gramEnd"/>
    </w:p>
    <w:p w14:paraId="5CB58EE7" w14:textId="32821DEA" w:rsidR="00901B18" w:rsidRDefault="003F4618" w:rsidP="003F4618">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134DCE">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 xml:space="preserve">Using a list of the most </w:t>
      </w:r>
      <w:proofErr w:type="gramStart"/>
      <w:r>
        <w:t>highly-expressed</w:t>
      </w:r>
      <w:proofErr w:type="gramEnd"/>
      <w:r>
        <w:t xml:space="preserve"> piRNA clusters mice, ligamers were designed against cluster XXX (M1) and XXX (M11). These ligamers were meant to examine the presence of sequence in a single molecule.</w:t>
      </w:r>
    </w:p>
    <w:p w14:paraId="4DD378E1" w14:textId="77777777" w:rsidR="00901B18" w:rsidRDefault="00901B18" w:rsidP="003F4618">
      <w:pPr>
        <w:pStyle w:val="ThesisNormalCompressed"/>
      </w:pPr>
    </w:p>
    <w:p w14:paraId="1D8393AF" w14:textId="77777777" w:rsidR="00930480" w:rsidRDefault="00930480" w:rsidP="00930480">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66E6560A" w:rsidR="00930480" w:rsidRDefault="00930480" w:rsidP="00930480">
      <w:pPr>
        <w:pStyle w:val="Figure-01-Title"/>
      </w:pPr>
      <w:r>
        <w:t xml:space="preserve">Figure </w:t>
      </w:r>
      <w:fldSimple w:instr=" STYLEREF 1 \s ">
        <w:r w:rsidR="00134DCE">
          <w:rPr>
            <w:noProof/>
          </w:rPr>
          <w:t>3</w:t>
        </w:r>
      </w:fldSimple>
      <w:r w:rsidR="00134DCE">
        <w:noBreakHyphen/>
      </w:r>
      <w:fldSimple w:instr=" SEQ Figure \* ARABIC \s 1 ">
        <w:r w:rsidR="00134DCE">
          <w:rPr>
            <w:noProof/>
          </w:rPr>
          <w:t>1</w:t>
        </w:r>
      </w:fldSimple>
      <w:r>
        <w:t xml:space="preserve">, </w:t>
      </w:r>
      <w:proofErr w:type="gramStart"/>
      <w:r>
        <w:t>An</w:t>
      </w:r>
      <w:proofErr w:type="gramEnd"/>
      <w:r>
        <w:t xml:space="preserve"> example piRNA cluster</w:t>
      </w:r>
    </w:p>
    <w:p w14:paraId="2030ADED" w14:textId="77777777" w:rsidR="0027468F" w:rsidRDefault="0027468F" w:rsidP="0027468F">
      <w:pPr>
        <w:pStyle w:val="Table-01-title"/>
      </w:pPr>
      <w:bookmarkStart w:id="51" w:name="_Toc239322447"/>
      <w:r>
        <w:t xml:space="preserve">Table </w:t>
      </w:r>
      <w:fldSimple w:instr=" STYLEREF 1 \s ">
        <w:r w:rsidR="00324BFD">
          <w:rPr>
            <w:noProof/>
          </w:rPr>
          <w:t>3</w:t>
        </w:r>
      </w:fldSimple>
      <w:r>
        <w:noBreakHyphen/>
      </w:r>
      <w:fldSimple w:instr=" SEQ Table \* ARABIC \s 1 ">
        <w:r w:rsidR="00324BFD">
          <w:rPr>
            <w:noProof/>
          </w:rPr>
          <w:t>1</w:t>
        </w:r>
      </w:fldSimple>
      <w:r>
        <w:t>, Just 9 clusters from 5 promoters generate &gt;50% of 14.5 dpp (pachytene) piRNAs</w:t>
      </w:r>
      <w:bookmarkEnd w:id="51"/>
    </w:p>
    <w:p w14:paraId="679BDFEB" w14:textId="068D2974" w:rsidR="006E1683" w:rsidRDefault="0027468F" w:rsidP="0027468F">
      <w:pPr>
        <w:pStyle w:val="Table-01-title"/>
      </w:pPr>
      <w:r>
        <w:object w:dxaOrig="11100" w:dyaOrig="3280" w14:anchorId="79528042">
          <v:shape id="_x0000_i1042" type="#_x0000_t75" style="width:438.1pt;height:129.9pt" o:ole="">
            <v:imagedata r:id="rId27" o:title=""/>
          </v:shape>
          <o:OLEObject Type="Embed" ProgID="Excel.Sheet.12" ShapeID="_x0000_i1042" DrawAspect="Content" ObjectID="_1328160982"/>
        </w:object>
      </w:r>
    </w:p>
    <w:p w14:paraId="5E8CF490" w14:textId="77777777" w:rsidR="00504826" w:rsidRDefault="00C2471E" w:rsidP="00504826">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42512DCD" w:rsidR="00C2471E" w:rsidRDefault="00504826" w:rsidP="00504826">
      <w:pPr>
        <w:pStyle w:val="Figure-01-Title"/>
      </w:pPr>
      <w:bookmarkStart w:id="52" w:name="_Toc239322454"/>
      <w:r>
        <w:t xml:space="preserve">Figure </w:t>
      </w:r>
      <w:fldSimple w:instr=" STYLEREF 1 \s ">
        <w:r w:rsidR="00134DCE">
          <w:rPr>
            <w:noProof/>
          </w:rPr>
          <w:t>3</w:t>
        </w:r>
      </w:fldSimple>
      <w:r w:rsidR="00134DCE">
        <w:noBreakHyphen/>
      </w:r>
      <w:fldSimple w:instr=" SEQ Figure \* ARABIC \s 1 ">
        <w:r w:rsidR="00134DCE">
          <w:rPr>
            <w:noProof/>
          </w:rPr>
          <w:t>2</w:t>
        </w:r>
      </w:fldSimple>
      <w:r>
        <w:t>, RT-PCR can not be used to demonstrate continuous precursor transcripts</w:t>
      </w:r>
      <w:bookmarkEnd w:id="52"/>
    </w:p>
    <w:p w14:paraId="46B97C9C" w14:textId="77777777" w:rsidR="009B4676" w:rsidRDefault="00C2471E" w:rsidP="009B4676">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0E50283A" w:rsidR="00C2471E" w:rsidRDefault="009B4676" w:rsidP="009B4676">
      <w:pPr>
        <w:pStyle w:val="Figure-01-Title"/>
      </w:pPr>
      <w:r>
        <w:t xml:space="preserve">Figure </w:t>
      </w:r>
      <w:fldSimple w:instr=" STYLEREF 1 \s ">
        <w:r w:rsidR="00134DCE">
          <w:rPr>
            <w:noProof/>
          </w:rPr>
          <w:t>3</w:t>
        </w:r>
      </w:fldSimple>
      <w:r w:rsidR="00134DCE">
        <w:noBreakHyphen/>
      </w:r>
      <w:fldSimple w:instr=" SEQ Figure \* ARABIC \s 1 ">
        <w:r w:rsidR="00134DCE">
          <w:rPr>
            <w:noProof/>
          </w:rPr>
          <w:t>3</w:t>
        </w:r>
      </w:fldSimple>
      <w:r>
        <w:t>, SeqZip ligation products from precursor transcript is testes RNA specific</w:t>
      </w:r>
    </w:p>
    <w:p w14:paraId="62F4BD29" w14:textId="77777777" w:rsidR="009B4676" w:rsidRDefault="00C2471E" w:rsidP="009B4676">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6BCDA104" w:rsidR="00C2471E" w:rsidRDefault="009B4676" w:rsidP="00F646B8">
      <w:pPr>
        <w:pStyle w:val="Figure-01-Title"/>
      </w:pPr>
      <w:r>
        <w:t xml:space="preserve">Figure </w:t>
      </w:r>
      <w:fldSimple w:instr=" STYLEREF 1 \s ">
        <w:r w:rsidR="00134DCE">
          <w:rPr>
            <w:noProof/>
          </w:rPr>
          <w:t>3</w:t>
        </w:r>
      </w:fldSimple>
      <w:r w:rsidR="00134DCE">
        <w:noBreakHyphen/>
      </w:r>
      <w:fldSimple w:instr=" SEQ Figure \* ARABIC \s 1 ">
        <w:r w:rsidR="00134DCE">
          <w:rPr>
            <w:noProof/>
          </w:rPr>
          <w:t>4</w:t>
        </w:r>
      </w:fldSimple>
      <w:r>
        <w:t>, Ligation product efficiency decreases with loop lengths</w:t>
      </w:r>
    </w:p>
    <w:p w14:paraId="0F096E4B" w14:textId="77777777" w:rsidR="00F646B8" w:rsidRDefault="00C2471E" w:rsidP="00F646B8">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022E0570" w:rsidR="003F4618" w:rsidRDefault="00F646B8" w:rsidP="00F646B8">
      <w:pPr>
        <w:pStyle w:val="Figure-01-Title"/>
      </w:pPr>
      <w:r>
        <w:t xml:space="preserve">Figure </w:t>
      </w:r>
      <w:fldSimple w:instr=" STYLEREF 1 \s ">
        <w:r w:rsidR="00134DCE">
          <w:rPr>
            <w:noProof/>
          </w:rPr>
          <w:t>3</w:t>
        </w:r>
      </w:fldSimple>
      <w:r w:rsidR="00134DCE">
        <w:noBreakHyphen/>
      </w:r>
      <w:fldSimple w:instr=" SEQ Figure \* ARABIC \s 1 ">
        <w:r w:rsidR="00134DCE">
          <w:rPr>
            <w:noProof/>
          </w:rPr>
          <w:t>5</w:t>
        </w:r>
      </w:fldSimple>
      <w:r>
        <w:t xml:space="preserve">, Ligation products demonstrating intact, long, </w:t>
      </w:r>
      <w:proofErr w:type="spellStart"/>
      <w:r w:rsidRPr="00F646B8">
        <w:rPr>
          <w:i/>
        </w:rPr>
        <w:t>Dst</w:t>
      </w:r>
      <w:proofErr w:type="spellEnd"/>
      <w:r>
        <w:t xml:space="preserve"> transcripts in testes RNA</w:t>
      </w:r>
    </w:p>
    <w:p w14:paraId="26524882" w14:textId="6F333A31" w:rsidR="003F4618" w:rsidRDefault="003F4618" w:rsidP="003F4618">
      <w:pPr>
        <w:pStyle w:val="ThesisNormalCompressed"/>
        <w:ind w:firstLine="0"/>
      </w:pPr>
      <w:proofErr w:type="gramStart"/>
      <w:r w:rsidRPr="00901B18">
        <w:rPr>
          <w:highlight w:val="yellow"/>
        </w:rPr>
        <w:t>!Conclusion</w:t>
      </w:r>
      <w:proofErr w:type="gramEnd"/>
    </w:p>
    <w:p w14:paraId="1B4C5D31" w14:textId="328301CC" w:rsidR="003F4618" w:rsidRDefault="003F4618" w:rsidP="003F4618">
      <w:pPr>
        <w:pStyle w:val="ThesisNormalCompressed"/>
        <w:ind w:firstLine="0"/>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w:t>
      </w:r>
      <w:proofErr w:type="gramStart"/>
      <w:r>
        <w:t>full length</w:t>
      </w:r>
      <w:proofErr w:type="gramEnd"/>
      <w:r>
        <w:t xml:space="preserve">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930480">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44784C26" w:rsidR="00930480" w:rsidRDefault="00930480" w:rsidP="00930480">
      <w:pPr>
        <w:pStyle w:val="Figure-01-Title"/>
      </w:pPr>
      <w:bookmarkStart w:id="53" w:name="_Toc239322452"/>
      <w:r>
        <w:t xml:space="preserve">Figure </w:t>
      </w:r>
      <w:fldSimple w:instr=" STYLEREF 1 \s ">
        <w:r w:rsidR="00134DCE">
          <w:rPr>
            <w:noProof/>
          </w:rPr>
          <w:t>3</w:t>
        </w:r>
      </w:fldSimple>
      <w:r w:rsidR="00134DCE">
        <w:noBreakHyphen/>
      </w:r>
      <w:fldSimple w:instr=" SEQ Figure \* ARABIC \s 1 ">
        <w:r w:rsidR="00134DCE">
          <w:rPr>
            <w:noProof/>
          </w:rPr>
          <w:t>6</w:t>
        </w:r>
      </w:fldSimple>
      <w:r>
        <w:t xml:space="preserve">, </w:t>
      </w:r>
      <w:proofErr w:type="spellStart"/>
      <w:r>
        <w:t>Unstranded</w:t>
      </w:r>
      <w:proofErr w:type="spellEnd"/>
      <w:r>
        <w:t xml:space="preserve"> RNA-Seq suggests </w:t>
      </w:r>
      <w:proofErr w:type="gramStart"/>
      <w:r>
        <w:t>poly(</w:t>
      </w:r>
      <w:proofErr w:type="gramEnd"/>
      <w:r>
        <w:t xml:space="preserve">a)+ piRNA </w:t>
      </w:r>
      <w:proofErr w:type="spellStart"/>
      <w:r>
        <w:t>precusor</w:t>
      </w:r>
      <w:proofErr w:type="spellEnd"/>
      <w:r>
        <w:t xml:space="preserve"> transcripts</w:t>
      </w:r>
      <w:bookmarkEnd w:id="53"/>
    </w:p>
    <w:p w14:paraId="2D46BBFA" w14:textId="77777777" w:rsidR="00930480" w:rsidRDefault="00930480" w:rsidP="00930480">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930480">
      <w:pPr>
        <w:pStyle w:val="Figure-02-Figure"/>
      </w:pPr>
    </w:p>
    <w:p w14:paraId="39B1F86F" w14:textId="5EB98D59" w:rsidR="00930480" w:rsidRDefault="00930480" w:rsidP="00930480">
      <w:pPr>
        <w:pStyle w:val="Figure-01-Title"/>
      </w:pPr>
      <w:bookmarkStart w:id="54" w:name="_Toc239322453"/>
      <w:r>
        <w:t xml:space="preserve">Figure </w:t>
      </w:r>
      <w:fldSimple w:instr=" STYLEREF 1 \s ">
        <w:r w:rsidR="00134DCE">
          <w:rPr>
            <w:noProof/>
          </w:rPr>
          <w:t>3</w:t>
        </w:r>
      </w:fldSimple>
      <w:r w:rsidR="00134DCE">
        <w:noBreakHyphen/>
      </w:r>
      <w:fldSimple w:instr=" SEQ Figure \* ARABIC \s 1 ">
        <w:r w:rsidR="00134DCE">
          <w:rPr>
            <w:noProof/>
          </w:rPr>
          <w:t>7</w:t>
        </w:r>
      </w:fldSimple>
      <w:r>
        <w:t>, piRNAs that don't map to genome do map to spliced precursor transcripts</w:t>
      </w:r>
      <w:bookmarkEnd w:id="54"/>
    </w:p>
    <w:p w14:paraId="455235CD" w14:textId="77777777" w:rsidR="004D74DC" w:rsidRDefault="004D74DC" w:rsidP="004D74DC">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0AD28A96" w:rsidR="004D74DC" w:rsidRDefault="004D74DC" w:rsidP="004D74DC">
      <w:pPr>
        <w:pStyle w:val="Figure-01-Title"/>
      </w:pPr>
      <w:r>
        <w:t xml:space="preserve">Figure </w:t>
      </w:r>
      <w:fldSimple w:instr=" STYLEREF 1 \s ">
        <w:r w:rsidR="00134DCE">
          <w:rPr>
            <w:noProof/>
          </w:rPr>
          <w:t>3</w:t>
        </w:r>
      </w:fldSimple>
      <w:r w:rsidR="00134DCE">
        <w:noBreakHyphen/>
      </w:r>
      <w:fldSimple w:instr=" SEQ Figure \* ARABIC \s 1 ">
        <w:r w:rsidR="00134DCE">
          <w:rPr>
            <w:noProof/>
          </w:rPr>
          <w:t>8</w:t>
        </w:r>
      </w:fldSimple>
      <w:r>
        <w:t>, A-Myb controlled, Intergenic transcripts are spliced</w:t>
      </w:r>
    </w:p>
    <w:p w14:paraId="53C7540B" w14:textId="77777777" w:rsidR="004D74DC" w:rsidRDefault="004D74DC" w:rsidP="004D74DC">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19CB8BE5" w:rsidR="004D74DC" w:rsidRDefault="004D74DC" w:rsidP="004D74DC">
      <w:pPr>
        <w:pStyle w:val="Figure-01-Title"/>
      </w:pPr>
      <w:r>
        <w:t xml:space="preserve">Figure </w:t>
      </w:r>
      <w:fldSimple w:instr=" STYLEREF 1 \s ">
        <w:r w:rsidR="00134DCE">
          <w:rPr>
            <w:noProof/>
          </w:rPr>
          <w:t>3</w:t>
        </w:r>
      </w:fldSimple>
      <w:r w:rsidR="00134DCE">
        <w:noBreakHyphen/>
      </w:r>
      <w:fldSimple w:instr=" SEQ Figure \* ARABIC \s 1 ">
        <w:r w:rsidR="00134DCE">
          <w:rPr>
            <w:noProof/>
          </w:rPr>
          <w:t>9</w:t>
        </w:r>
      </w:fldSimple>
      <w:r>
        <w:t>, Transcriptional features of piRNA precursors</w:t>
      </w:r>
    </w:p>
    <w:p w14:paraId="79CC4A2E" w14:textId="77777777" w:rsidR="00930480" w:rsidRDefault="00930480" w:rsidP="003F4618">
      <w:pPr>
        <w:pStyle w:val="ThesisNormalCompressed"/>
        <w:ind w:firstLine="0"/>
      </w:pPr>
    </w:p>
    <w:p w14:paraId="1664C32E" w14:textId="77777777" w:rsidR="00930480" w:rsidRDefault="00930480" w:rsidP="00930480">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164AC1B1" w:rsidR="00930480" w:rsidRDefault="00930480" w:rsidP="00930480">
      <w:pPr>
        <w:pStyle w:val="Figure-01-Title"/>
      </w:pPr>
      <w:bookmarkStart w:id="55" w:name="_Toc239322455"/>
      <w:r>
        <w:t xml:space="preserve">Figure </w:t>
      </w:r>
      <w:fldSimple w:instr=" STYLEREF 1 \s ">
        <w:r w:rsidR="00134DCE">
          <w:rPr>
            <w:noProof/>
          </w:rPr>
          <w:t>3</w:t>
        </w:r>
      </w:fldSimple>
      <w:r w:rsidR="00134DCE">
        <w:noBreakHyphen/>
      </w:r>
      <w:fldSimple w:instr=" SEQ Figure \* ARABIC \s 1 ">
        <w:r w:rsidR="00134DCE">
          <w:rPr>
            <w:noProof/>
          </w:rPr>
          <w:t>10</w:t>
        </w:r>
      </w:fldSimple>
      <w:r>
        <w:t>, Precursor transcripts are only seen in testes RNA-Seq samples</w:t>
      </w:r>
      <w:bookmarkEnd w:id="55"/>
    </w:p>
    <w:p w14:paraId="359711A3" w14:textId="77777777" w:rsidR="003F4618" w:rsidRDefault="003F4618" w:rsidP="003F4618">
      <w:pPr>
        <w:pStyle w:val="ThesisNormalCompressed"/>
        <w:ind w:firstLine="0"/>
      </w:pPr>
    </w:p>
    <w:p w14:paraId="7CA4EEC0" w14:textId="77777777" w:rsidR="003F4618" w:rsidRPr="003F4618" w:rsidRDefault="003F4618" w:rsidP="003F4618">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901B18">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w:t>
      </w:r>
      <w:proofErr w:type="spellStart"/>
      <w:r w:rsidR="00901B18">
        <w:t>producted</w:t>
      </w:r>
      <w:proofErr w:type="spellEnd"/>
      <w:r w:rsidR="00901B18">
        <w:t xml:space="preserve">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901B18">
      <w:pPr>
        <w:pStyle w:val="ThesisNormalCompressed"/>
      </w:pPr>
    </w:p>
    <w:p w14:paraId="726D30AE" w14:textId="1AB4C2D2" w:rsidR="00595D92" w:rsidRDefault="00DA45C8" w:rsidP="002B0336">
      <w:pPr>
        <w:pStyle w:val="Heading4"/>
      </w:pPr>
      <w:r>
        <w:t>Investigating HIV viral genome integrity using SeqZip</w:t>
      </w:r>
    </w:p>
    <w:p w14:paraId="29CD3B39" w14:textId="2CBAF99B"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134DCE">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54A37E9F" w:rsidR="003F4618" w:rsidRDefault="003F4618" w:rsidP="003F4618">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t xml:space="preserve">The HIV genome </w:t>
      </w:r>
      <w:proofErr w:type="gramStart"/>
      <w:r>
        <w:t>is known to be packaged</w:t>
      </w:r>
      <w:proofErr w:type="gramEnd"/>
      <w:r>
        <w:t xml:space="preserve"> in pairs in viral particles. Proteomics studies have measured MOV10L1 and Upf1 in viral particles, implicated these proteins, which are known helicases, in the </w:t>
      </w:r>
      <w:r w:rsidR="00DC40DF">
        <w:t>maintained</w:t>
      </w:r>
      <w:r>
        <w:t xml:space="preserve"> and infectivity of HIV.</w:t>
      </w:r>
    </w:p>
    <w:p w14:paraId="1F3D86A3" w14:textId="1ED85527" w:rsidR="00DC40DF" w:rsidRDefault="00DC40DF" w:rsidP="00DC40DF">
      <w:pPr>
        <w:pStyle w:val="Heading4"/>
      </w:pPr>
      <w:r>
        <w:t>Design of HIV ligamers</w:t>
      </w:r>
    </w:p>
    <w:p w14:paraId="3A56611C" w14:textId="72B72ED1" w:rsidR="00DC40DF" w:rsidRPr="00DC40DF" w:rsidRDefault="00DC40DF" w:rsidP="00DC40DF">
      <w:pPr>
        <w:pStyle w:val="ThesisNormalCompressed"/>
      </w:pPr>
      <w:r>
        <w:t>Research into the integrity of the HIV RNA genome using SeqZip began with designing a set of ligamers against two different clones. The first clone,</w:t>
      </w:r>
      <w:r w:rsidR="003B2341">
        <w:t xml:space="preserve"> targeting transcripts from the </w:t>
      </w:r>
      <w:hyperlink r:id="rId38" w:history="1">
        <w:r w:rsidR="003B2341" w:rsidRPr="003B2341">
          <w:rPr>
            <w:rStyle w:val="Hyperlink"/>
          </w:rPr>
          <w:t>M19921</w:t>
        </w:r>
      </w:hyperlink>
      <w:r w:rsidR="003B2341">
        <w:t xml:space="preserve"> plasmid (so called 'M' clone), and transcripts from the </w:t>
      </w:r>
      <w:hyperlink r:id="rId39" w:history="1">
        <w:r w:rsidR="003B2341" w:rsidRPr="003B2341">
          <w:rPr>
            <w:rStyle w:val="Hyperlink"/>
          </w:rPr>
          <w:t>K03455</w:t>
        </w:r>
      </w:hyperlink>
      <w:r w:rsidR="003B2341">
        <w:t xml:space="preserve"> clone contain nearly identical sequences with respect to the genome itself, and differ mostly in plasmid originating sequences. We targeted </w:t>
      </w:r>
      <w:r w:rsidR="004257CD">
        <w:t>a</w:t>
      </w:r>
      <w:r w:rsidR="003B2341">
        <w:t xml:space="preserve"> </w:t>
      </w:r>
      <w:r w:rsidR="004257CD">
        <w:t xml:space="preserve">difference in sequence for one site of ligation (Fig3-11A). Three different pools of ligamers were created initially: a </w:t>
      </w:r>
      <w:proofErr w:type="gramStart"/>
      <w:r w:rsidR="004257CD">
        <w:t>Five(</w:t>
      </w:r>
      <w:proofErr w:type="gramEnd"/>
      <w:r w:rsidR="004257CD">
        <w:t xml:space="preser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w:t>
      </w:r>
      <w:proofErr w:type="spellStart"/>
      <w:r w:rsidR="004257CD">
        <w:t>SeqZIp</w:t>
      </w:r>
      <w:proofErr w:type="spellEnd"/>
      <w:r w:rsidR="004257CD">
        <w:t xml:space="preserve"> assay was performed</w:t>
      </w:r>
      <w:r w:rsidR="00A87EE7">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w:t>
      </w:r>
      <w:proofErr w:type="gramStart"/>
      <w:r w:rsidR="00A87EE7">
        <w:t>clone</w:t>
      </w:r>
      <w:proofErr w:type="gramEnd"/>
      <w:r w:rsidR="00A87EE7">
        <w:t xml:space="preserve"> using either the 5 or L ligamer pools, likely due to the mismatch between the transcript and the ligamers at the site of ligation. Also of note was the appearance of ligation products from purified endogenous </w:t>
      </w:r>
      <w:proofErr w:type="spellStart"/>
      <w:r w:rsidR="00A87EE7">
        <w:t>virons</w:t>
      </w:r>
      <w:proofErr w:type="spellEnd"/>
      <w:r w:rsidR="00A87EE7">
        <w:t xml:space="preserve"> of the M clone from all three ligamer pools, and the absence of products from </w:t>
      </w:r>
      <w:proofErr w:type="spellStart"/>
      <w:r w:rsidR="00A87EE7">
        <w:t>virions</w:t>
      </w:r>
      <w:proofErr w:type="spellEnd"/>
      <w:r w:rsidR="00A87EE7">
        <w:t xml:space="preserve"> purified from plasmids containing a defective protein, Gag, essential for viral packaging. </w:t>
      </w:r>
    </w:p>
    <w:p w14:paraId="004D051C" w14:textId="77777777" w:rsidR="003B2341" w:rsidRDefault="006E1683" w:rsidP="003B2341">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70DAFEEE" w:rsidR="006E1683" w:rsidRPr="003F4618" w:rsidRDefault="003B2341" w:rsidP="003B2341">
      <w:pPr>
        <w:pStyle w:val="Figure-01-Title"/>
      </w:pPr>
      <w:r>
        <w:t xml:space="preserve">Figure </w:t>
      </w:r>
      <w:fldSimple w:instr=" STYLEREF 1 \s ">
        <w:r w:rsidR="00134DCE">
          <w:rPr>
            <w:noProof/>
          </w:rPr>
          <w:t>3</w:t>
        </w:r>
      </w:fldSimple>
      <w:r w:rsidR="00134DCE">
        <w:noBreakHyphen/>
      </w:r>
      <w:fldSimple w:instr=" SEQ Figure \* ARABIC \s 1 ">
        <w:r w:rsidR="00134DCE">
          <w:rPr>
            <w:noProof/>
          </w:rPr>
          <w:t>11</w:t>
        </w:r>
      </w:fldSimple>
      <w:r>
        <w:t>, Investigating HIV genomes via SeqZip</w:t>
      </w:r>
    </w:p>
    <w:p w14:paraId="59048E5F" w14:textId="73F0D537" w:rsidR="00FF0906" w:rsidRDefault="00FF0906" w:rsidP="0027468F">
      <w:pPr>
        <w:pStyle w:val="Heading1"/>
      </w:pPr>
      <w:bookmarkStart w:id="56" w:name="_Toc364687511"/>
      <w:bookmarkStart w:id="57" w:name="_Toc239477775"/>
      <w:r>
        <w:t xml:space="preserve">CHAPTER </w:t>
      </w:r>
      <w:proofErr w:type="gramStart"/>
      <w:r>
        <w:t>I</w:t>
      </w:r>
      <w:r w:rsidR="00E12F6C">
        <w:t>II</w:t>
      </w:r>
      <w:r w:rsidR="004754D1">
        <w:t xml:space="preserve"> :</w:t>
      </w:r>
      <w:proofErr w:type="gramEnd"/>
      <w:r w:rsidR="004754D1">
        <w:t xml:space="preserve"> </w:t>
      </w:r>
      <w:r w:rsidR="007F242F">
        <w:t>MolCel2013</w:t>
      </w:r>
      <w:bookmarkEnd w:id="56"/>
      <w:bookmarkEnd w:id="5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251A5EE5" w:rsidR="00FF6349" w:rsidRDefault="00FF6349" w:rsidP="00B473B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134DCE">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de85ee4b-db65-438f-84b3-4545f136153a"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page" : "126-39", "title" : "Biogenesis of small RNAs in animals.", "type" : "article-journal", "volume" : "10" }, "uris" : [ "http://www.mendeley.com/documents/?uuid=bac93fa7-c9ca-4cff-867b-066c225d820d"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page" : "355-76", "title" : "The biogenesis and function of PIWI proteins and piRNAs: progress and prospect.", "type" : "article-journal", "volume" : "25" }, "uris" : [ "http://www.mendeley.com/documents/?uuid=4c48cf61-869e-4c2e-ba3a-6ec62627de3b"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f13a35b4-b81b-4751-8387-4bb2bd57430e"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xml:space="preserve">. </w:t>
      </w:r>
      <w:proofErr w:type="gramStart"/>
      <w:r w:rsidRPr="00FF6349">
        <w:t>piRNA</w:t>
      </w:r>
      <w:proofErr w:type="gramEnd"/>
      <w:r w:rsidRPr="00FF6349">
        <w:t xml:space="preserve">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134DCE">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5DBB8AFF" w:rsidR="00FF6349" w:rsidRDefault="00FF6349" w:rsidP="00B473B9">
      <w:pPr>
        <w:pStyle w:val="ThesisNormalCompressed"/>
      </w:pPr>
      <w:r w:rsidRPr="00FF6349">
        <w:t xml:space="preserve">In most bilateral animals, germline piRNAs protect the genome from transposon activation, but also have other functions </w:t>
      </w:r>
      <w:r w:rsidR="00792948">
        <w:fldChar w:fldCharType="begin" w:fldLock="1"/>
      </w:r>
      <w:r w:rsidR="00134DCE">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08c45190-1d6c-47dc-906b-c7e4c10ddb95"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16f65d80-80ab-4364-8678-3e33fa071db2"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4b77bfce-3735-4f2e-9aec-0baf9a672377"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page" : "78-87", "publisher" : "Elsevier Inc.", "title" : "C. elegans piRNAs mediate the genome-wide surveillance of germline transcripts.", "type" : "article-journal", "volume" : "150" }, "uris" : [ "http://www.mendeley.com/documents/?uuid=05bdf742-bd11-4068-bb44-93017668e738"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134DCE">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B473B9">
      <w:pPr>
        <w:pStyle w:val="ThesisNormalCompressed"/>
        <w:rPr>
          <w:b/>
          <w:bCs/>
          <w:iCs/>
        </w:rPr>
      </w:pPr>
      <w:r w:rsidRPr="000C7F9F">
        <w:rPr>
          <w:highlight w:val="lightGray"/>
        </w:rPr>
        <w:t>‼ Have made it here for incorporating references</w:t>
      </w:r>
    </w:p>
    <w:p w14:paraId="7D4926CA" w14:textId="5C464284" w:rsidR="00FF6349" w:rsidRDefault="00FF6349" w:rsidP="00B473B9">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134DCE">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cfdfb22a-4691-4fa9-bbdb-5c6e26635518"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xml:space="preserve">. In contrast, insect and mouse piRNAs </w:t>
      </w:r>
      <w:proofErr w:type="gramStart"/>
      <w:r w:rsidRPr="00FF6349">
        <w:t>are thought to be processed</w:t>
      </w:r>
      <w:proofErr w:type="gramEnd"/>
      <w:r w:rsidRPr="00FF6349">
        <w:t xml:space="preserve">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134DCE">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w:t>
      </w:r>
      <w:proofErr w:type="spellStart"/>
      <w:r w:rsidRPr="00FF6349">
        <w:rPr>
          <w:rFonts w:hint="eastAsia"/>
        </w:rPr>
        <w:t>Brennecke</w:t>
      </w:r>
      <w:proofErr w:type="spellEnd"/>
      <w:r w:rsidRPr="00FF6349">
        <w:rPr>
          <w:rFonts w:hint="eastAsia"/>
        </w:rPr>
        <w:t xml:space="preserve"> et al., 2007). High-through</w:t>
      </w:r>
      <w:r w:rsidRPr="00FF6349">
        <w:t>put sequencing and chromatin immunoprecipitation (ChIP) has been used to define the genomic structure of the piRNA-producing genes of immortalized, cultured silk moth BmN4 cells (</w:t>
      </w:r>
      <w:proofErr w:type="spellStart"/>
      <w:r w:rsidRPr="00FF6349">
        <w:t>Kawaoka</w:t>
      </w:r>
      <w:proofErr w:type="spellEnd"/>
      <w:r w:rsidRPr="00FF6349">
        <w:t xml:space="preserve"> et al., 2013). However, for flies and mice, we do not know the structure of piRNA-producing genes, their transcripts, or the nature of the promoters that control their expression.</w:t>
      </w:r>
    </w:p>
    <w:p w14:paraId="2FA95039" w14:textId="77777777" w:rsidR="00FF6349" w:rsidRDefault="00FF6349" w:rsidP="00B473B9">
      <w:pPr>
        <w:pStyle w:val="ThesisNormalCompressed"/>
        <w:rPr>
          <w:b/>
          <w:bCs/>
          <w:iCs/>
        </w:rPr>
      </w:pPr>
      <w:r w:rsidRPr="00FF6349">
        <w:t xml:space="preserve">Instead, piRNA loci have been defined as clusters: regions of the genome with a high density of mapping piRNA sequences (Aravin et al., 2006, 2007; Girard et al., 2006; </w:t>
      </w:r>
      <w:proofErr w:type="spellStart"/>
      <w:r w:rsidRPr="00FF6349">
        <w:t>Grivna</w:t>
      </w:r>
      <w:proofErr w:type="spellEnd"/>
      <w:r w:rsidRPr="00FF6349">
        <w:t xml:space="preserve"> et al., 2006a; Lau et al., 2006; </w:t>
      </w:r>
      <w:proofErr w:type="spellStart"/>
      <w:r w:rsidRPr="00FF6349">
        <w:t>Brennecke</w:t>
      </w:r>
      <w:proofErr w:type="spellEnd"/>
      <w:r w:rsidRPr="00FF6349">
        <w:t xml:space="preserve"> et al., 2007; Ro et al., 2007). In reality, piRNA-producing loci correspond to discrete transcription units that include both intergenic loci believed to encode no protein (</w:t>
      </w:r>
      <w:proofErr w:type="spellStart"/>
      <w:r w:rsidRPr="00FF6349">
        <w:t>Brennecke</w:t>
      </w:r>
      <w:proofErr w:type="spellEnd"/>
      <w:r w:rsidRPr="00FF6349">
        <w:t xml:space="preserve"> et al., 2007, 2008; </w:t>
      </w:r>
      <w:proofErr w:type="spellStart"/>
      <w:r w:rsidRPr="00FF6349">
        <w:t>Vourekas</w:t>
      </w:r>
      <w:proofErr w:type="spellEnd"/>
      <w:r w:rsidRPr="00FF6349">
        <w:t xml:space="preserve"> et al., 2012) and protein-coding genes that also produce piRNAs (Aravin et al., 2007; </w:t>
      </w:r>
      <w:proofErr w:type="spellStart"/>
      <w:r w:rsidRPr="00FF6349">
        <w:t>Robine</w:t>
      </w:r>
      <w:proofErr w:type="spellEnd"/>
      <w:r w:rsidRPr="00FF6349">
        <w:t xml:space="preserve"> et al., 2009; Saito et al., 2009).</w:t>
      </w:r>
    </w:p>
    <w:p w14:paraId="37D39228" w14:textId="77777777" w:rsidR="00FF6349" w:rsidRDefault="00FF6349" w:rsidP="00B473B9">
      <w:pPr>
        <w:pStyle w:val="ThesisNormalCompressed"/>
        <w:rPr>
          <w:b/>
          <w:bCs/>
          <w:iCs/>
        </w:rPr>
      </w:pPr>
      <w:r w:rsidRPr="00FF6349">
        <w:t>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w:t>
      </w:r>
      <w:proofErr w:type="spellStart"/>
      <w:r w:rsidRPr="00FF6349">
        <w:t>Trauth</w:t>
      </w:r>
      <w:proofErr w:type="spellEnd"/>
      <w:r w:rsidRPr="00FF6349">
        <w:t xml:space="preserve">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w:t>
      </w:r>
      <w:proofErr w:type="spellStart"/>
      <w:r w:rsidRPr="00FF6349">
        <w:t>gallus</w:t>
      </w:r>
      <w:proofErr w:type="spellEnd"/>
      <w:r w:rsidRPr="00FF6349">
        <w:t>)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B473B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w:t>
      </w:r>
      <w:proofErr w:type="spellStart"/>
      <w:r w:rsidRPr="00FF6349">
        <w:rPr>
          <w:lang w:eastAsia="ja-JP"/>
        </w:rPr>
        <w:t>seq</w:t>
      </w:r>
      <w:proofErr w:type="spellEnd"/>
      <w:r w:rsidRPr="00FF6349">
        <w:rPr>
          <w:lang w:eastAsia="ja-JP"/>
        </w:rPr>
        <w:t>; Figure 1A). We mapped reads to the mouse genome using TopHat (</w:t>
      </w:r>
      <w:proofErr w:type="spellStart"/>
      <w:r w:rsidRPr="00FF6349">
        <w:rPr>
          <w:lang w:eastAsia="ja-JP"/>
        </w:rPr>
        <w:t>Trapnell</w:t>
      </w:r>
      <w:proofErr w:type="spellEnd"/>
      <w:r w:rsidRPr="00FF6349">
        <w:rPr>
          <w:lang w:eastAsia="ja-JP"/>
        </w:rPr>
        <w:t xml:space="preserve"> et al., 2009) and performed de novo transcriptome assembly using Trinity (</w:t>
      </w:r>
      <w:proofErr w:type="spellStart"/>
      <w:r w:rsidRPr="00FF6349">
        <w:rPr>
          <w:lang w:eastAsia="ja-JP"/>
        </w:rPr>
        <w:t>Grabherr</w:t>
      </w:r>
      <w:proofErr w:type="spellEnd"/>
      <w:r w:rsidRPr="00FF6349">
        <w:rPr>
          <w:lang w:eastAsia="ja-JP"/>
        </w:rPr>
        <w:t xml:space="preserve"> et al., 2011) to identify unannotated exon-exon junctions. We used all mapped reads, including reads corresponding to unannotated exon-exon junctions, to perform reference-based transcript assembly (Cufflinks; </w:t>
      </w:r>
      <w:proofErr w:type="spellStart"/>
      <w:r w:rsidRPr="00FF6349">
        <w:rPr>
          <w:lang w:eastAsia="ja-JP"/>
        </w:rPr>
        <w:t>Trapnell</w:t>
      </w:r>
      <w:proofErr w:type="spellEnd"/>
      <w:r w:rsidRPr="00FF6349">
        <w:rPr>
          <w:lang w:eastAsia="ja-JP"/>
        </w:rPr>
        <w:t xml:space="preserve"> et al., 2010).</w:t>
      </w:r>
    </w:p>
    <w:p w14:paraId="672D6AC0" w14:textId="77777777" w:rsidR="00137F04" w:rsidRDefault="00137F04" w:rsidP="00B473B9">
      <w:pPr>
        <w:pStyle w:val="ThesisNormalCompressed"/>
        <w:rPr>
          <w:lang w:eastAsia="ja-JP"/>
        </w:rPr>
      </w:pPr>
    </w:p>
    <w:p w14:paraId="7A8BE731" w14:textId="77777777" w:rsidR="00801AE0" w:rsidRDefault="00235C4F" w:rsidP="00B473B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1">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B473B9">
      <w:pPr>
        <w:pStyle w:val="Figure-02-Figure"/>
      </w:pPr>
    </w:p>
    <w:p w14:paraId="746B42E1" w14:textId="3B238149" w:rsidR="00FF4125" w:rsidRPr="00801AE0" w:rsidRDefault="00801AE0" w:rsidP="003E7FE6">
      <w:pPr>
        <w:pStyle w:val="Figure-01-Title"/>
      </w:pPr>
      <w:bookmarkStart w:id="58" w:name="_Toc239322456"/>
      <w:r w:rsidRPr="00801AE0">
        <w:t xml:space="preserve">Figure </w:t>
      </w:r>
      <w:fldSimple w:instr=" STYLEREF 1 \s ">
        <w:r w:rsidR="00134DCE">
          <w:rPr>
            <w:noProof/>
          </w:rPr>
          <w:t>4</w:t>
        </w:r>
      </w:fldSimple>
      <w:r w:rsidR="00134DCE">
        <w:noBreakHyphen/>
      </w:r>
      <w:fldSimple w:instr=" SEQ Figure \* ARABIC \s 1 ">
        <w:r w:rsidR="00134DCE">
          <w:rPr>
            <w:noProof/>
          </w:rPr>
          <w:t>1</w:t>
        </w:r>
      </w:fldSimple>
      <w:r w:rsidRPr="00801AE0">
        <w:t xml:space="preserve"> piRNA Precursors are RNA Pol II Transcripts</w:t>
      </w:r>
      <w:bookmarkEnd w:id="58"/>
    </w:p>
    <w:p w14:paraId="1D33B0F3" w14:textId="3D7299E4" w:rsidR="00235C4F" w:rsidRDefault="008F1DC5" w:rsidP="00B473B9">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w:t>
      </w:r>
      <w:proofErr w:type="spellStart"/>
      <w:r w:rsidR="008F02FB" w:rsidRPr="008F02FB">
        <w:t>seq</w:t>
      </w:r>
      <w:proofErr w:type="spellEnd"/>
      <w:r w:rsidR="008F02FB" w:rsidRPr="008F02FB">
        <w:t>). RNA Pol III data were from SRA001030. Dotted lines show the transcriptional start site (Start) and site of polyadenylation (End). See also Figure S1 and Table S1.</w:t>
      </w:r>
    </w:p>
    <w:p w14:paraId="32ECDE3A" w14:textId="77777777" w:rsidR="00801AE0" w:rsidRDefault="00801AE0" w:rsidP="00B473B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2">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663A1E9D" w:rsidR="00A74A0E" w:rsidRDefault="00801AE0" w:rsidP="003E7FE6">
      <w:pPr>
        <w:pStyle w:val="Figure-01-Title"/>
      </w:pPr>
      <w:bookmarkStart w:id="59" w:name="_Toc239322457"/>
      <w:proofErr w:type="gramStart"/>
      <w:r>
        <w:t>Figure</w:t>
      </w:r>
      <w:r>
        <w:noBreakHyphen/>
      </w:r>
      <w:fldSimple w:instr=" STYLEREF 1 \s ">
        <w:r w:rsidR="00134DCE">
          <w:rPr>
            <w:noProof/>
          </w:rPr>
          <w:t>4</w:t>
        </w:r>
      </w:fldSimple>
      <w:r w:rsidR="00134DCE">
        <w:noBreakHyphen/>
      </w:r>
      <w:fldSimple w:instr=" SEQ Figure \* ARABIC \s 1 ">
        <w:r w:rsidR="00134DCE">
          <w:rPr>
            <w:noProof/>
          </w:rPr>
          <w:t>2</w:t>
        </w:r>
      </w:fldSimple>
      <w:r w:rsidR="00673D3A" w:rsidRPr="00AB6CE7">
        <w:t>.</w:t>
      </w:r>
      <w:proofErr w:type="gramEnd"/>
      <w:r w:rsidR="00673D3A" w:rsidRPr="00AB6CE7">
        <w:t xml:space="preserve"> The Major piRNA-Producing Genes of the Post-Partum Mouse Testis</w:t>
      </w:r>
      <w:bookmarkEnd w:id="59"/>
    </w:p>
    <w:p w14:paraId="3FAE7F18" w14:textId="07332628" w:rsidR="00FF6349" w:rsidRDefault="00FF6349" w:rsidP="00B473B9">
      <w:pPr>
        <w:pStyle w:val="Figure-03-Legend"/>
      </w:pPr>
      <w:r w:rsidRPr="00FF6349">
        <w:t>(A</w:t>
      </w:r>
      <w:r>
        <w:t xml:space="preserve">) </w:t>
      </w:r>
      <w:r w:rsidR="00673D3A" w:rsidRPr="00AB6CE7">
        <w:t xml:space="preserve">Positions of the 214 major piRNA-producing genes on the 19 autosomes of mice. We detected no loci on the X or </w:t>
      </w:r>
      <w:proofErr w:type="gramStart"/>
      <w:r w:rsidR="00673D3A" w:rsidRPr="00AB6CE7">
        <w:t>Y chromosomes</w:t>
      </w:r>
      <w:proofErr w:type="gramEnd"/>
      <w:r w:rsidR="00673D3A" w:rsidRPr="00AB6CE7">
        <w:t>.</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w:t>
      </w:r>
      <w:proofErr w:type="spellStart"/>
      <w:r w:rsidR="00D419F5" w:rsidRPr="00D419F5">
        <w:rPr>
          <w:rFonts w:hint="eastAsia"/>
        </w:rPr>
        <w:t>bp</w:t>
      </w:r>
      <w:proofErr w:type="spellEnd"/>
      <w:r w:rsidR="00D419F5" w:rsidRPr="00D419F5">
        <w:rPr>
          <w:rFonts w:hint="eastAsia"/>
        </w:rPr>
        <w:t xml:space="preserve">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w:t>
      </w:r>
      <w:proofErr w:type="spellStart"/>
      <w:r w:rsidR="00D419F5" w:rsidRPr="00D419F5">
        <w:rPr>
          <w:rFonts w:hint="eastAsia"/>
        </w:rPr>
        <w:t>seq</w:t>
      </w:r>
      <w:proofErr w:type="spellEnd"/>
      <w:r w:rsidR="00D419F5" w:rsidRPr="00D419F5">
        <w:rPr>
          <w:rFonts w:hint="eastAsia"/>
        </w:rPr>
        <w:t>) or 3</w:t>
      </w:r>
      <w:r w:rsidR="00D419F5" w:rsidRPr="00D419F5">
        <w:rPr>
          <w:rFonts w:hint="eastAsia"/>
        </w:rPr>
        <w:t>′</w:t>
      </w:r>
      <w:r w:rsidR="00D419F5" w:rsidRPr="00D419F5">
        <w:rPr>
          <w:rFonts w:hint="eastAsia"/>
        </w:rPr>
        <w:t xml:space="preserve"> (PAS-</w:t>
      </w:r>
      <w:proofErr w:type="spellStart"/>
      <w:r w:rsidR="00D419F5" w:rsidRPr="00D419F5">
        <w:rPr>
          <w:rFonts w:hint="eastAsia"/>
        </w:rPr>
        <w:t>seq</w:t>
      </w:r>
      <w:proofErr w:type="spellEnd"/>
      <w:r w:rsidR="00D419F5" w:rsidRPr="00D419F5">
        <w:rPr>
          <w:rFonts w:hint="eastAsia"/>
        </w:rPr>
        <w:t>) ends, transcription start sites (</w:t>
      </w:r>
      <w:r w:rsidR="00D419F5" w:rsidRPr="00D419F5">
        <w:t xml:space="preserve">H3K4me3) or </w:t>
      </w:r>
      <w:proofErr w:type="gramStart"/>
      <w:r w:rsidR="00D419F5" w:rsidRPr="00D419F5">
        <w:t>A-MYB binding</w:t>
      </w:r>
      <w:proofErr w:type="gramEnd"/>
      <w:r w:rsidR="00D419F5" w:rsidRPr="00D419F5">
        <w:t>.</w:t>
      </w:r>
    </w:p>
    <w:p w14:paraId="7BA082D2" w14:textId="215B3606" w:rsidR="00FF6349" w:rsidRDefault="00FF6349" w:rsidP="00B473B9">
      <w:pPr>
        <w:pStyle w:val="ThesisNormalCompressed"/>
        <w:rPr>
          <w:lang w:eastAsia="ja-JP"/>
        </w:rPr>
      </w:pPr>
      <w:r w:rsidRPr="00FF6349">
        <w:rPr>
          <w:lang w:eastAsia="ja-JP"/>
        </w:rPr>
        <w:t xml:space="preserve">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w:t>
      </w:r>
      <w:proofErr w:type="spellStart"/>
      <w:r w:rsidRPr="00FF6349">
        <w:rPr>
          <w:lang w:eastAsia="ja-JP"/>
        </w:rPr>
        <w:t>zygotene</w:t>
      </w:r>
      <w:proofErr w:type="spellEnd"/>
      <w:r w:rsidRPr="00FF6349">
        <w:rPr>
          <w:lang w:eastAsia="ja-JP"/>
        </w:rPr>
        <w:t xml:space="preserve"> stage (staging according to </w:t>
      </w:r>
      <w:proofErr w:type="spellStart"/>
      <w:r w:rsidRPr="00FF6349">
        <w:rPr>
          <w:lang w:eastAsia="ja-JP"/>
        </w:rPr>
        <w:t>Nebel</w:t>
      </w:r>
      <w:proofErr w:type="spellEnd"/>
      <w:r w:rsidRPr="00FF6349">
        <w:rPr>
          <w:lang w:eastAsia="ja-JP"/>
        </w:rPr>
        <w:t xml:space="preserve">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w:t>
      </w:r>
      <w:proofErr w:type="gramStart"/>
      <w:r w:rsidRPr="00FF6349">
        <w:rPr>
          <w:lang w:eastAsia="ja-JP"/>
        </w:rPr>
        <w:t>.,</w:t>
      </w:r>
      <w:proofErr w:type="gramEnd"/>
      <w:r w:rsidRPr="00FF6349">
        <w:rPr>
          <w:lang w:eastAsia="ja-JP"/>
        </w:rPr>
        <w:t xml:space="preserve"> 2008).</w:t>
      </w:r>
    </w:p>
    <w:p w14:paraId="43343555" w14:textId="44AF7E74" w:rsidR="00FF6349" w:rsidRDefault="00FF6349" w:rsidP="00B473B9">
      <w:pPr>
        <w:pStyle w:val="ThesisNormalCompressed"/>
        <w:rPr>
          <w:lang w:eastAsia="ja-JP"/>
        </w:rPr>
      </w:pPr>
      <w:r w:rsidRPr="00FF6349">
        <w:rPr>
          <w:lang w:eastAsia="ja-JP"/>
        </w:rPr>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w:t>
      </w:r>
      <w:proofErr w:type="spellStart"/>
      <w:r w:rsidRPr="00FF6349">
        <w:rPr>
          <w:lang w:eastAsia="ja-JP"/>
        </w:rPr>
        <w:t>seq</w:t>
      </w:r>
      <w:proofErr w:type="spellEnd"/>
      <w:r w:rsidRPr="00FF6349">
        <w:rPr>
          <w:lang w:eastAsia="ja-JP"/>
        </w:rPr>
        <w:t xml:space="preserve">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w:t>
      </w:r>
      <w:proofErr w:type="spellStart"/>
      <w:r w:rsidRPr="00FF6349">
        <w:rPr>
          <w:rFonts w:hint="eastAsia"/>
          <w:lang w:eastAsia="ja-JP"/>
        </w:rPr>
        <w:t>ppp</w:t>
      </w:r>
      <w:proofErr w:type="spellEnd"/>
      <w:r w:rsidRPr="00FF6349">
        <w:rPr>
          <w:rFonts w:hint="eastAsia"/>
          <w:lang w:eastAsia="ja-JP"/>
        </w:rPr>
        <w:t>(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w:t>
      </w:r>
      <w:proofErr w:type="gramStart"/>
      <w:r w:rsidRPr="00FF6349">
        <w:rPr>
          <w:rFonts w:hint="eastAsia"/>
          <w:lang w:eastAsia="ja-JP"/>
        </w:rPr>
        <w:t>ends</w:t>
      </w:r>
      <w:proofErr w:type="gramEnd"/>
      <w:r w:rsidRPr="00FF6349">
        <w:rPr>
          <w:rFonts w:hint="eastAsia"/>
          <w:lang w:eastAsia="ja-JP"/>
        </w:rPr>
        <w:t xml:space="preserve"> of transcripts preceding the poly(A) tail (polyadenylation site sequencing; PAS-</w:t>
      </w:r>
      <w:proofErr w:type="spellStart"/>
      <w:r w:rsidRPr="00FF6349">
        <w:rPr>
          <w:rFonts w:hint="eastAsia"/>
          <w:lang w:eastAsia="ja-JP"/>
        </w:rPr>
        <w:t>seq</w:t>
      </w:r>
      <w:proofErr w:type="spellEnd"/>
      <w:r w:rsidRPr="00FF6349">
        <w:rPr>
          <w:rFonts w:hint="eastAsia"/>
          <w:lang w:eastAsia="ja-JP"/>
        </w:rPr>
        <w:t>).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 xml:space="preserve">each piRNA-producing transcript, we also determined the locations of histone H3 bearing trimethylated lysine 4 (H3K4me3), a histone modification associated with RNA Pol II transcription start sites </w:t>
      </w:r>
      <w:proofErr w:type="gramStart"/>
      <w:r w:rsidRPr="00FF6349">
        <w:rPr>
          <w:lang w:eastAsia="ja-JP"/>
        </w:rPr>
        <w:t>(Guenther et al., 2007).</w:t>
      </w:r>
      <w:proofErr w:type="gramEnd"/>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B473B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proofErr w:type="spellStart"/>
      <w:r w:rsidR="00E94279" w:rsidRPr="00E1336B">
        <w:rPr>
          <w:lang w:eastAsia="ja-JP"/>
        </w:rPr>
        <w:t>seq</w:t>
      </w:r>
      <w:proofErr w:type="spellEnd"/>
      <w:r w:rsidR="00E94279" w:rsidRPr="00E1336B">
        <w:rPr>
          <w:lang w:eastAsia="ja-JP"/>
        </w:rPr>
        <w:t xml:space="preserve">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 xml:space="preserve">(Figure 1B; </w:t>
      </w:r>
      <w:proofErr w:type="spellStart"/>
      <w:r w:rsidRPr="00E1336B">
        <w:rPr>
          <w:lang w:eastAsia="ja-JP"/>
        </w:rPr>
        <w:t>Kutter</w:t>
      </w:r>
      <w:proofErr w:type="spellEnd"/>
      <w:r w:rsidRPr="00E1336B">
        <w:rPr>
          <w:lang w:eastAsia="ja-JP"/>
        </w:rPr>
        <w:t xml:space="preserve">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B473B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B473B9">
      <w:pPr>
        <w:pStyle w:val="ThesisNormalCompressed"/>
        <w:rPr>
          <w:lang w:eastAsia="ja-JP"/>
        </w:rPr>
      </w:pPr>
      <w:r w:rsidRPr="00FF6349">
        <w:rPr>
          <w:lang w:eastAsia="ja-JP"/>
        </w:rPr>
        <w:t>Previous studies defined piRNA clusters based solely on small RNA sequencing data (Girard et al., 2006; Lau et al., 2006; Aravin et al., 2007). Our approach differs in that it (1) uses RNA-</w:t>
      </w:r>
      <w:proofErr w:type="spellStart"/>
      <w:r w:rsidRPr="00FF6349">
        <w:rPr>
          <w:lang w:eastAsia="ja-JP"/>
        </w:rPr>
        <w:t>seq</w:t>
      </w:r>
      <w:proofErr w:type="spellEnd"/>
      <w:r w:rsidRPr="00FF6349">
        <w:rPr>
          <w:lang w:eastAsia="ja-JP"/>
        </w:rPr>
        <w:t xml:space="preserve"> data, whose greater read length facilitates the identification </w:t>
      </w:r>
      <w:r w:rsidRPr="00FF6349">
        <w:rPr>
          <w:rFonts w:hint="eastAsia"/>
          <w:lang w:eastAsia="ja-JP"/>
        </w:rPr>
        <w:t>of introns, allowing us to define the architecture of piRNA precursor transcripts and (2) uses CAGE, PAS-</w:t>
      </w:r>
      <w:proofErr w:type="spellStart"/>
      <w:r w:rsidRPr="00FF6349">
        <w:rPr>
          <w:rFonts w:hint="eastAsia"/>
          <w:lang w:eastAsia="ja-JP"/>
        </w:rPr>
        <w:t>seq</w:t>
      </w:r>
      <w:proofErr w:type="spellEnd"/>
      <w:r w:rsidRPr="00FF6349">
        <w:rPr>
          <w:rFonts w:hint="eastAsia"/>
          <w:lang w:eastAsia="ja-JP"/>
        </w:rPr>
        <w:t>, and H3K4me3 ChIP-</w:t>
      </w:r>
      <w:proofErr w:type="spellStart"/>
      <w:r w:rsidRPr="00FF6349">
        <w:rPr>
          <w:rFonts w:hint="eastAsia"/>
          <w:lang w:eastAsia="ja-JP"/>
        </w:rPr>
        <w:t>seq</w:t>
      </w:r>
      <w:proofErr w:type="spellEnd"/>
      <w:r w:rsidRPr="00FF6349">
        <w:rPr>
          <w:rFonts w:hint="eastAsia"/>
          <w:lang w:eastAsia="ja-JP"/>
        </w:rPr>
        <w:t xml:space="preserve">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B473B9">
      <w:pPr>
        <w:pStyle w:val="ThesisNormalCompressed"/>
      </w:pPr>
      <w:r>
        <w:t>Mice produce three PIWI proteins: MIWI2 (PIWIL4), which binds piRNAs in perinatal testis (</w:t>
      </w:r>
      <w:proofErr w:type="spellStart"/>
      <w:r>
        <w:t>Carmell</w:t>
      </w:r>
      <w:proofErr w:type="spellEnd"/>
      <w:r>
        <w:t xml:space="preserve"> et al., 2007; Aravin et al., 2008); MILI (PIWIL2), which binds piRNAs at least until the round spermatid stage of spermatogenesis (Kuramochi-Miyagawa et al., 2004; Aravin et al., 2006, 2007); and MIWI (</w:t>
      </w:r>
      <w:proofErr w:type="spellStart"/>
      <w:r>
        <w:t>PIWILl</w:t>
      </w:r>
      <w:proofErr w:type="spellEnd"/>
      <w:r>
        <w:t xml:space="preserve">), which is first produced during the pachytene stage of meiosis (Deng and Lin, 2002). From 10.5 to 20.5 dpp, piRNA abundance increases and longer piRNAs appear, reflecting a switch from MILI-bound piRNAs, which have a 26–27 </w:t>
      </w:r>
      <w:proofErr w:type="gramStart"/>
      <w:r>
        <w:t>nt</w:t>
      </w:r>
      <w:proofErr w:type="gramEnd"/>
      <w:r>
        <w:t xml:space="preserve"> modal length (Montgomery et al., 1998; Aravin et al., 2006, 2008; </w:t>
      </w:r>
      <w:proofErr w:type="spellStart"/>
      <w:r>
        <w:t>Robine</w:t>
      </w:r>
      <w:proofErr w:type="spellEnd"/>
      <w:r>
        <w:t xml:space="preserve"> et al., 2009), to MIWI-bound piRNAs, which have a 30 nt modal length (Figure S2A; Reuter et al., 2009; </w:t>
      </w:r>
      <w:proofErr w:type="spellStart"/>
      <w:r>
        <w:t>Robine</w:t>
      </w:r>
      <w:proofErr w:type="spellEnd"/>
      <w:r>
        <w:t xml:space="preserv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B473B9">
      <w:pPr>
        <w:pStyle w:val="ThesisNormalCompressed"/>
      </w:pPr>
      <w:r>
        <w:t xml:space="preserve">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w:t>
      </w:r>
      <w:proofErr w:type="gramStart"/>
      <w:r>
        <w:t>The 84 pre-pachytene piRNA genes account for 13% of piRNAs at 10.5 dpp, but only 0.31% of piRNAs in the adult testis.</w:t>
      </w:r>
      <w:proofErr w:type="gramEnd"/>
      <w:r>
        <w:t xml:space="preserve"> Of the pre-pachytene piRNAs accounted for by the 84 loci, 15% derive from 31 piRNA-producing genes that, to our knowledge, have not previously been described.</w:t>
      </w:r>
    </w:p>
    <w:p w14:paraId="1B27D5DC" w14:textId="34DCD3B6" w:rsidR="00E1336B" w:rsidRPr="000B1BC3" w:rsidRDefault="00E1336B" w:rsidP="00B473B9">
      <w:pPr>
        <w:pStyle w:val="ThesisNormalCompressed"/>
      </w:pPr>
      <w:r w:rsidRPr="000B1BC3">
        <w:t>.</w:t>
      </w:r>
    </w:p>
    <w:p w14:paraId="52FBA289" w14:textId="77777777" w:rsidR="003E7FE6" w:rsidRDefault="003E7FE6" w:rsidP="00B473B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3">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1F47D956" w:rsidR="003E7FE6" w:rsidRPr="003E7FE6" w:rsidRDefault="003E7FE6" w:rsidP="003E7FE6">
      <w:pPr>
        <w:pStyle w:val="Figure-01-Title"/>
      </w:pPr>
      <w:bookmarkStart w:id="60" w:name="_Toc239322458"/>
      <w:r w:rsidRPr="003E7FE6">
        <w:t xml:space="preserve">Figure </w:t>
      </w:r>
      <w:fldSimple w:instr=" STYLEREF 1 \s ">
        <w:r w:rsidR="00134DCE">
          <w:rPr>
            <w:noProof/>
          </w:rPr>
          <w:t>4</w:t>
        </w:r>
      </w:fldSimple>
      <w:r w:rsidR="00134DCE">
        <w:noBreakHyphen/>
      </w:r>
      <w:fldSimple w:instr=" SEQ Figure \* ARABIC \s 1 ">
        <w:r w:rsidR="00134DCE">
          <w:rPr>
            <w:noProof/>
          </w:rPr>
          <w:t>3</w:t>
        </w:r>
      </w:fldSimple>
      <w:r w:rsidRPr="003E7FE6">
        <w:t xml:space="preserve"> Three Classes of piRNA-Generating Loci</w:t>
      </w:r>
      <w:bookmarkEnd w:id="60"/>
    </w:p>
    <w:p w14:paraId="11B25509" w14:textId="66E622FD" w:rsidR="008F1DC5" w:rsidRDefault="008F1DC5" w:rsidP="00B473B9">
      <w:pPr>
        <w:pStyle w:val="Figure-03-Legend"/>
      </w:pPr>
      <w:r w:rsidRPr="008F1DC5">
        <w:t>(A</w:t>
      </w:r>
      <w:r>
        <w:t xml:space="preserve">) </w:t>
      </w:r>
      <w:r w:rsidRPr="008F1DC5">
        <w:t xml:space="preserve">Normalized piRNA density (rpkm) for each piRNA-producing gene is shown as a </w:t>
      </w:r>
      <w:proofErr w:type="spellStart"/>
      <w:r w:rsidRPr="008F1DC5">
        <w:t>heatmap</w:t>
      </w:r>
      <w:proofErr w:type="spellEnd"/>
      <w:r w:rsidRPr="008F1DC5">
        <w:t xml:space="preserve">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w:t>
      </w:r>
      <w:proofErr w:type="gramStart"/>
      <w:r w:rsidRPr="008F1DC5">
        <w:t>expression of A-Myb, B-Myb, Mili, and Miwi was measured by RNA-seq. Bottom</w:t>
      </w:r>
      <w:proofErr w:type="gramEnd"/>
      <w:r w:rsidRPr="008F1DC5">
        <w:t>: box plots present piRNA precursor expression per gene, measured by RNA-</w:t>
      </w:r>
      <w:proofErr w:type="spellStart"/>
      <w:r w:rsidRPr="008F1DC5">
        <w:t>seq</w:t>
      </w:r>
      <w:proofErr w:type="spellEnd"/>
      <w:r w:rsidRPr="008F1DC5">
        <w:t>, from 10.5 to 20.5 dpp. See also Figure S2 and Table S2.</w:t>
      </w:r>
    </w:p>
    <w:p w14:paraId="65A11934" w14:textId="0174F4CB" w:rsidR="00D419F5" w:rsidRDefault="00D419F5" w:rsidP="00B473B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44">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0C710141" w:rsidR="00D419F5" w:rsidRPr="00100771" w:rsidRDefault="00D419F5" w:rsidP="00100771">
      <w:pPr>
        <w:pStyle w:val="Figure-01-Title"/>
      </w:pPr>
      <w:bookmarkStart w:id="61" w:name="_Toc239322459"/>
      <w:r w:rsidRPr="00100771">
        <w:t xml:space="preserve">Figure </w:t>
      </w:r>
      <w:fldSimple w:instr=" STYLEREF 1 \s ">
        <w:r w:rsidR="00134DCE">
          <w:rPr>
            <w:noProof/>
          </w:rPr>
          <w:t>4</w:t>
        </w:r>
      </w:fldSimple>
      <w:r w:rsidR="00134DCE">
        <w:noBreakHyphen/>
      </w:r>
      <w:fldSimple w:instr=" SEQ Figure \* ARABIC \s 1 ">
        <w:r w:rsidR="00134DCE">
          <w:rPr>
            <w:noProof/>
          </w:rPr>
          <w:t>4</w:t>
        </w:r>
      </w:fldSimple>
      <w:r w:rsidRPr="00100771">
        <w:t xml:space="preserve"> Pre-pachytene piRNAs Persist in Pachytene Spermatocytes</w:t>
      </w:r>
      <w:bookmarkEnd w:id="61"/>
    </w:p>
    <w:p w14:paraId="571B5DCA" w14:textId="14A0A458" w:rsidR="00D419F5" w:rsidRDefault="00D419F5" w:rsidP="00B473B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w:t>
      </w:r>
      <w:proofErr w:type="spellStart"/>
      <w:r>
        <w:t>spermatogonia</w:t>
      </w:r>
      <w:proofErr w:type="spellEnd"/>
      <w:r>
        <w:t xml:space="preserve">,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 xml:space="preserve">(Gan et al., 2011; </w:t>
      </w:r>
      <w:proofErr w:type="spellStart"/>
      <w:r w:rsidRPr="0018218A">
        <w:t>Modzelewski</w:t>
      </w:r>
      <w:proofErr w:type="spellEnd"/>
      <w:r w:rsidRPr="0018218A">
        <w:t xml:space="preserve">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B473B9">
      <w:pPr>
        <w:pStyle w:val="ThesisNormalCompressed"/>
        <w:rPr>
          <w:rFonts w:ascii="Palatino" w:hAnsi="Palatino"/>
          <w:b/>
        </w:rPr>
      </w:pPr>
      <w:r w:rsidRPr="00A266D8">
        <w:t>A parallel analysis of piRNA precursor transcription using RNA-</w:t>
      </w:r>
      <w:proofErr w:type="spellStart"/>
      <w:r w:rsidRPr="00A266D8">
        <w:t>seq</w:t>
      </w:r>
      <w:proofErr w:type="spellEnd"/>
      <w:r w:rsidRPr="00A266D8">
        <w:t xml:space="preserve"> (&gt;100 nt) corroborated the classification based on piRNA abundance; of the </w:t>
      </w:r>
      <w:proofErr w:type="gramStart"/>
      <w:r w:rsidRPr="00A266D8">
        <w:t>100 piRNA</w:t>
      </w:r>
      <w:proofErr w:type="gramEnd"/>
      <w:r w:rsidRPr="00A266D8">
        <w:t xml:space="preserve">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B473B9">
      <w:pPr>
        <w:pStyle w:val="ThesisNormalCompressed"/>
      </w:pPr>
      <w:r>
        <w:t xml:space="preserve">Despite their name, pre-pachytene piRNAs were readily detected in &gt;90% and </w:t>
      </w:r>
      <w:r>
        <w:rPr>
          <w:rFonts w:ascii="Cambria Math" w:hAnsi="Cambria Math" w:cs="Cambria Math"/>
        </w:rPr>
        <w:t>∼</w:t>
      </w:r>
      <w:r>
        <w:t xml:space="preserve">95% pure pachytene spermatocytes, as well as round spermatids (Figure S2B; Gan et al., 2011; </w:t>
      </w:r>
      <w:proofErr w:type="spellStart"/>
      <w:r>
        <w:t>Modzelewski</w:t>
      </w:r>
      <w:proofErr w:type="spellEnd"/>
      <w:r>
        <w:t xml:space="preserve"> et al., 2012). Transcript abundance from the 84 pre-pachytene loci was high at 3 dpp (median abundance = 11 rpkm), higher by 8 dpp (18 rpkm), and lower in purified </w:t>
      </w:r>
      <w:proofErr w:type="spellStart"/>
      <w:r>
        <w:t>leptotene</w:t>
      </w:r>
      <w:proofErr w:type="spellEnd"/>
      <w:r>
        <w:t>/</w:t>
      </w:r>
      <w:proofErr w:type="spellStart"/>
      <w:r>
        <w:t>zygotene</w:t>
      </w:r>
      <w:proofErr w:type="spellEnd"/>
      <w:r>
        <w:t xml:space="preserve"> spermatocytes (3.3 rpkm; Figure S2B). Yet piRNA precursor transcripts were readily detectable in purified pachytene spermatocytes at a level (4.6 rpkm) comparable to that in purified </w:t>
      </w:r>
      <w:proofErr w:type="spellStart"/>
      <w:r>
        <w:t>leptotene</w:t>
      </w:r>
      <w:proofErr w:type="spellEnd"/>
      <w:r>
        <w:t>/</w:t>
      </w:r>
      <w:proofErr w:type="spellStart"/>
      <w:r>
        <w:t>zygotene</w:t>
      </w:r>
      <w:proofErr w:type="spellEnd"/>
      <w:r>
        <w:t xml:space="preserve"> spermatocytes (Figure S2B; Gan et al., 2011; </w:t>
      </w:r>
      <w:proofErr w:type="spellStart"/>
      <w:r>
        <w:t>Modzelewski</w:t>
      </w:r>
      <w:proofErr w:type="spellEnd"/>
      <w:r>
        <w:t xml:space="preserve"> et al., 2012). From 10.5 to 20.5 dpp, the steady-state level of pre-pachytene piRNA precursor transcripts remained constant (Figure 2B).</w:t>
      </w:r>
    </w:p>
    <w:p w14:paraId="17E0F72E" w14:textId="5230D59F" w:rsidR="00A266D8" w:rsidRDefault="00A266D8" w:rsidP="00B473B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B473B9">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w:t>
      </w:r>
      <w:proofErr w:type="gramStart"/>
      <w:r>
        <w:t>100 pachytene</w:t>
      </w:r>
      <w:proofErr w:type="gramEnd"/>
      <w:r>
        <w:t xml:space="preserv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B473B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45">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2ADAD101" w:rsidR="003E7FE6" w:rsidRPr="003E7FE6" w:rsidRDefault="003E7FE6" w:rsidP="003E7FE6">
      <w:pPr>
        <w:pStyle w:val="Figure-01-Title"/>
      </w:pPr>
      <w:bookmarkStart w:id="62" w:name="_Toc239322460"/>
      <w:r w:rsidRPr="003E7FE6">
        <w:t xml:space="preserve">Figure </w:t>
      </w:r>
      <w:fldSimple w:instr=" STYLEREF 1 \s ">
        <w:r w:rsidR="00134DCE">
          <w:rPr>
            <w:noProof/>
          </w:rPr>
          <w:t>4</w:t>
        </w:r>
      </w:fldSimple>
      <w:r w:rsidR="00134DCE">
        <w:noBreakHyphen/>
      </w:r>
      <w:fldSimple w:instr=" SEQ Figure \* ARABIC \s 1 ">
        <w:r w:rsidR="00134DCE">
          <w:rPr>
            <w:noProof/>
          </w:rPr>
          <w:t>5</w:t>
        </w:r>
      </w:fldSimple>
      <w:r w:rsidRPr="003E7FE6">
        <w:t xml:space="preserve"> Examples of Pachytene piRNA Genes</w:t>
      </w:r>
      <w:bookmarkEnd w:id="62"/>
    </w:p>
    <w:p w14:paraId="3C462E48" w14:textId="77777777" w:rsidR="003E7FE6" w:rsidRDefault="003E7FE6" w:rsidP="00B473B9">
      <w:pPr>
        <w:pStyle w:val="Figure-03-Legend"/>
      </w:pPr>
      <w:r w:rsidRPr="003E7FE6">
        <w:t>Previous cluster boundaries are from Lau</w:t>
      </w:r>
      <w:r>
        <w:t xml:space="preserve"> et al. (2006; gray) and Girard et al. (2006; dark gray).</w:t>
      </w:r>
    </w:p>
    <w:p w14:paraId="0509A9EF" w14:textId="77777777" w:rsidR="0080273F" w:rsidRDefault="0080273F" w:rsidP="00B473B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46">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176C5E7E" w:rsidR="0080273F" w:rsidRPr="00100771" w:rsidRDefault="0080273F" w:rsidP="0080273F">
      <w:pPr>
        <w:pStyle w:val="Figure-01-Title"/>
      </w:pPr>
      <w:bookmarkStart w:id="63" w:name="_Toc239322461"/>
      <w:r>
        <w:t xml:space="preserve">Figure </w:t>
      </w:r>
      <w:fldSimple w:instr=" STYLEREF 1 \s ">
        <w:r w:rsidR="00134DCE">
          <w:rPr>
            <w:noProof/>
          </w:rPr>
          <w:t>4</w:t>
        </w:r>
      </w:fldSimple>
      <w:r w:rsidR="00134DCE">
        <w:noBreakHyphen/>
      </w:r>
      <w:fldSimple w:instr=" SEQ Figure \* ARABIC \s 1 ">
        <w:r w:rsidR="00134DCE">
          <w:rPr>
            <w:noProof/>
          </w:rPr>
          <w:t>6</w:t>
        </w:r>
      </w:fldSimple>
      <w:r w:rsidRPr="0080273F">
        <w:rPr>
          <w:rFonts w:ascii="Palatino" w:hAnsi="Palatino"/>
        </w:rPr>
        <w:t xml:space="preserve"> </w:t>
      </w:r>
      <w:r w:rsidRPr="00100771">
        <w:t>Examples of Pre-Pachytene piRNA Genes</w:t>
      </w:r>
      <w:bookmarkEnd w:id="63"/>
    </w:p>
    <w:p w14:paraId="19B4EC8E" w14:textId="77777777" w:rsidR="00A266D8" w:rsidRDefault="0080273F" w:rsidP="00B473B9">
      <w:pPr>
        <w:pStyle w:val="Figure-03-Legend"/>
      </w:pPr>
      <w:r w:rsidRPr="003E7FE6">
        <w:t>Previous cluster boundaries are from Lau</w:t>
      </w:r>
      <w:r>
        <w:t xml:space="preserve"> et al. (2006; gray) and Girard et al. (2006; dark gray).</w:t>
      </w:r>
    </w:p>
    <w:p w14:paraId="58F25B77" w14:textId="77777777" w:rsidR="00A266D8" w:rsidRDefault="00A266D8" w:rsidP="00B473B9">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w:t>
      </w:r>
      <w:proofErr w:type="spellStart"/>
      <w:r w:rsidRPr="00A266D8">
        <w:rPr>
          <w:rStyle w:val="ThesisNormalCompressedChar"/>
        </w:rPr>
        <w:t>spermatogonia</w:t>
      </w:r>
      <w:proofErr w:type="spellEnd"/>
      <w:r w:rsidRPr="00A266D8">
        <w:rPr>
          <w:rStyle w:val="ThesisNormalCompressedChar"/>
        </w:rPr>
        <w:t xml:space="preserve"> (Gan et al., 2011). Like pachytene piRNAs, hybrid piRNA abundance increased during the pachytene stage of meiosis, but the increase was delayed until late (17.5 dpp) rather than early pachynema (14.5 dpp). </w:t>
      </w:r>
      <w:proofErr w:type="gramStart"/>
      <w:r w:rsidRPr="00A266D8">
        <w:rPr>
          <w:rStyle w:val="ThesisNormalCompressedChar"/>
        </w:rPr>
        <w:t>Overall, piRNAs from hybrid genes increased &gt;10-fold from 14.5 to 17.5 dpp.</w:t>
      </w:r>
      <w:proofErr w:type="gramEnd"/>
      <w:r w:rsidRPr="00A266D8">
        <w:rPr>
          <w:rStyle w:val="ThesisNormalCompressedChar"/>
        </w:rPr>
        <w:t xml:space="preserve"> The median abundance of piRNAs from hybrid piRNA genes ranged from 90–120 rpkm in purified pachytene spermatocytes, &gt;20-fold greater than their median abundance in </w:t>
      </w:r>
      <w:proofErr w:type="spellStart"/>
      <w:r w:rsidRPr="00A266D8">
        <w:rPr>
          <w:rStyle w:val="ThesisNormalCompressedChar"/>
        </w:rPr>
        <w:t>spermatogonia</w:t>
      </w:r>
      <w:proofErr w:type="spellEnd"/>
      <w:r w:rsidRPr="00A266D8">
        <w:rPr>
          <w:rStyle w:val="ThesisNormalCompressedChar"/>
        </w:rPr>
        <w:t xml:space="preserve"> (Gan et al., 2011; </w:t>
      </w:r>
      <w:proofErr w:type="spellStart"/>
      <w:r w:rsidRPr="00A266D8">
        <w:rPr>
          <w:rStyle w:val="ThesisNormalCompressedChar"/>
        </w:rPr>
        <w:t>Modzelewski</w:t>
      </w:r>
      <w:proofErr w:type="spellEnd"/>
      <w:r w:rsidRPr="00A266D8">
        <w:rPr>
          <w:rStyle w:val="ThesisNormalCompressedChar"/>
        </w:rPr>
        <w:t xml:space="preserve"> et al., 2012). Moreover, hybrid piRNA precursor transcripts were readily detected in purified pachytene spermatocytes (median abundance = 9.0 rpkm;</w:t>
      </w:r>
      <w:r w:rsidRPr="00A266D8">
        <w:t xml:space="preserve"> </w:t>
      </w:r>
      <w:proofErr w:type="spellStart"/>
      <w:r w:rsidRPr="00A266D8">
        <w:t>Modzelewski</w:t>
      </w:r>
      <w:proofErr w:type="spellEnd"/>
      <w:r w:rsidRPr="00A266D8">
        <w:t xml:space="preserve">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B473B9">
      <w:pPr>
        <w:pStyle w:val="ThesisNormalCompressed"/>
      </w:pPr>
      <w:r w:rsidRPr="00A266D8">
        <w:rPr>
          <w:rFonts w:hint="eastAsia"/>
        </w:rPr>
        <w:t xml:space="preserve">The coordinated increase in pachytene piRNA precursor transcripts suggests their regulation by a common transcription factor or factors. Among the </w:t>
      </w:r>
      <w:proofErr w:type="gramStart"/>
      <w:r w:rsidRPr="00A266D8">
        <w:rPr>
          <w:rFonts w:hint="eastAsia"/>
        </w:rPr>
        <w:t>100 pachytene</w:t>
      </w:r>
      <w:proofErr w:type="gramEnd"/>
      <w:r w:rsidRPr="00A266D8">
        <w:rPr>
          <w:rFonts w:hint="eastAsia"/>
        </w:rPr>
        <w:t xml:space="preserve"> piRNA genes, 15 pairs (30 genes) are divergently transcribed. The 5</w:t>
      </w:r>
      <w:r w:rsidRPr="00A266D8">
        <w:rPr>
          <w:rFonts w:hint="eastAsia"/>
        </w:rPr>
        <w:t>′</w:t>
      </w:r>
      <w:r w:rsidRPr="00A266D8">
        <w:rPr>
          <w:rFonts w:hint="eastAsia"/>
        </w:rPr>
        <w:t xml:space="preserve"> ends of the piRNA precurso</w:t>
      </w:r>
      <w:r w:rsidRPr="00A266D8">
        <w:t xml:space="preserve">r RNAs from each pair are close in genomic distance (median = 127 </w:t>
      </w:r>
      <w:proofErr w:type="spellStart"/>
      <w:r w:rsidRPr="00A266D8">
        <w:t>bp</w:t>
      </w:r>
      <w:proofErr w:type="spellEnd"/>
      <w:r w:rsidRPr="00A266D8">
        <w:t>), suggesting that a shared promoter lies between the two transcription start sites.</w:t>
      </w:r>
    </w:p>
    <w:p w14:paraId="50C4933D" w14:textId="77777777" w:rsidR="00A266D8" w:rsidRPr="00A266D8" w:rsidRDefault="00A266D8" w:rsidP="00B473B9">
      <w:pPr>
        <w:pStyle w:val="ThesisNormalCompressed"/>
      </w:pPr>
    </w:p>
    <w:p w14:paraId="77865B90" w14:textId="15F41246" w:rsidR="00E1336B" w:rsidRDefault="00A266D8" w:rsidP="00B473B9">
      <w:pPr>
        <w:pStyle w:val="ThesisNormalCompressed"/>
      </w:pPr>
      <w:r w:rsidRPr="00A266D8">
        <w:t xml:space="preserve">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w:t>
      </w:r>
      <w:proofErr w:type="spellStart"/>
      <w:r w:rsidRPr="00A266D8">
        <w:t>Newburger</w:t>
      </w:r>
      <w:proofErr w:type="spellEnd"/>
      <w:r w:rsidRPr="00A266D8">
        <w:t xml:space="preserve"> and </w:t>
      </w:r>
      <w:proofErr w:type="spellStart"/>
      <w:r w:rsidRPr="00A266D8">
        <w:t>Bulyk</w:t>
      </w:r>
      <w:proofErr w:type="spellEnd"/>
      <w:r w:rsidRPr="00A266D8">
        <w:t>, 2009). The Myb motif is not restricted to bidirectional promoters; MEME identified the same motif using the promoters of all pachytene piRNA genes (E = 9.1 × 10−28; Figure 4B).</w:t>
      </w:r>
    </w:p>
    <w:p w14:paraId="4CF051C8" w14:textId="77777777" w:rsidR="003C33C1" w:rsidRDefault="003C33C1" w:rsidP="00B473B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47">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03B62B0F" w:rsidR="003C33C1" w:rsidRDefault="003C33C1" w:rsidP="003C33C1">
      <w:pPr>
        <w:pStyle w:val="Figure-01-Title"/>
      </w:pPr>
      <w:bookmarkStart w:id="64" w:name="_Toc239322462"/>
      <w:r>
        <w:t xml:space="preserve">Figure </w:t>
      </w:r>
      <w:fldSimple w:instr=" STYLEREF 1 \s ">
        <w:r w:rsidR="00134DCE">
          <w:rPr>
            <w:noProof/>
          </w:rPr>
          <w:t>4</w:t>
        </w:r>
      </w:fldSimple>
      <w:r w:rsidR="00134DCE">
        <w:noBreakHyphen/>
      </w:r>
      <w:fldSimple w:instr=" SEQ Figure \* ARABIC \s 1 ">
        <w:r w:rsidR="00134DCE">
          <w:rPr>
            <w:noProof/>
          </w:rPr>
          <w:t>7</w:t>
        </w:r>
      </w:fldSimple>
      <w:r>
        <w:t>. A-MYB Binds the Promoters of Pachytene piRNA Genes</w:t>
      </w:r>
      <w:bookmarkEnd w:id="64"/>
    </w:p>
    <w:p w14:paraId="41AA17A8" w14:textId="48FDA914" w:rsidR="003C33C1" w:rsidRDefault="008F1DC5" w:rsidP="00B473B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w:t>
      </w:r>
      <w:proofErr w:type="spellStart"/>
      <w:r w:rsidRPr="008F1DC5">
        <w:t>UniPROBE</w:t>
      </w:r>
      <w:proofErr w:type="spellEnd"/>
      <w:r w:rsidRPr="008F1DC5">
        <w:t xml:space="preserve"> database. Bottom: MEME-reported motif for the top 500 (by peak score) A-MYB ChIP-</w:t>
      </w:r>
      <w:proofErr w:type="spellStart"/>
      <w:r w:rsidRPr="008F1DC5">
        <w:t>seq</w:t>
      </w:r>
      <w:proofErr w:type="spellEnd"/>
      <w:r w:rsidRPr="008F1DC5">
        <w:t xml:space="preserve"> peaks from adult mouse testes</w:t>
      </w:r>
      <w:proofErr w:type="gramStart"/>
      <w:r w:rsidRPr="008F1DC5">
        <w:t>.(</w:t>
      </w:r>
      <w:proofErr w:type="gramEnd"/>
      <w:r w:rsidRPr="008F1DC5">
        <w:t>B) A-MYB ChIP-</w:t>
      </w:r>
      <w:proofErr w:type="spellStart"/>
      <w:r w:rsidRPr="008F1DC5">
        <w:t>seq</w:t>
      </w:r>
      <w:proofErr w:type="spellEnd"/>
      <w:r w:rsidRPr="008F1DC5">
        <w:t xml:space="preserve">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B473B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48">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037DF76E" w:rsidR="003C33C1" w:rsidRDefault="003C33C1" w:rsidP="00100771">
      <w:pPr>
        <w:pStyle w:val="Figure-01-Title"/>
        <w:rPr>
          <w:rFonts w:ascii="Palatino" w:hAnsi="Palatino"/>
        </w:rPr>
      </w:pPr>
      <w:bookmarkStart w:id="65" w:name="_Toc239322463"/>
      <w:r>
        <w:t xml:space="preserve">Figure </w:t>
      </w:r>
      <w:fldSimple w:instr=" STYLEREF 1 \s ">
        <w:r w:rsidR="00134DCE">
          <w:rPr>
            <w:noProof/>
          </w:rPr>
          <w:t>4</w:t>
        </w:r>
      </w:fldSimple>
      <w:r w:rsidR="00134DCE">
        <w:noBreakHyphen/>
      </w:r>
      <w:fldSimple w:instr=" SEQ Figure \* ARABIC \s 1 ">
        <w:r w:rsidR="00134DCE">
          <w:rPr>
            <w:noProof/>
          </w:rPr>
          <w:t>8</w:t>
        </w:r>
      </w:fldSimple>
      <w:r w:rsidRPr="003C33C1">
        <w:rPr>
          <w:rFonts w:ascii="Palatino" w:hAnsi="Palatino"/>
        </w:rPr>
        <w:t xml:space="preserve"> </w:t>
      </w:r>
      <w:r>
        <w:rPr>
          <w:rFonts w:ascii="Palatino" w:hAnsi="Palatino"/>
        </w:rPr>
        <w:t>ChIP-</w:t>
      </w:r>
      <w:proofErr w:type="spellStart"/>
      <w:r w:rsidRPr="00EC65AF">
        <w:rPr>
          <w:rFonts w:ascii="Palatino" w:hAnsi="Palatino"/>
        </w:rPr>
        <w:t>q</w:t>
      </w:r>
      <w:r>
        <w:rPr>
          <w:rFonts w:ascii="Palatino" w:hAnsi="Palatino"/>
        </w:rPr>
        <w:t>PCR</w:t>
      </w:r>
      <w:proofErr w:type="spellEnd"/>
      <w:r>
        <w:rPr>
          <w:rFonts w:ascii="Palatino" w:hAnsi="Palatino"/>
        </w:rPr>
        <w:t xml:space="preserve"> Confirms ChIP-</w:t>
      </w:r>
      <w:proofErr w:type="spellStart"/>
      <w:r>
        <w:rPr>
          <w:rFonts w:ascii="Palatino" w:hAnsi="Palatino"/>
        </w:rPr>
        <w:t>seq</w:t>
      </w:r>
      <w:proofErr w:type="spellEnd"/>
      <w:r>
        <w:rPr>
          <w:rFonts w:ascii="Palatino" w:hAnsi="Palatino"/>
        </w:rPr>
        <w:t xml:space="preserve"> Data</w:t>
      </w:r>
      <w:bookmarkEnd w:id="65"/>
    </w:p>
    <w:p w14:paraId="18DDD74D" w14:textId="3712512B" w:rsidR="003C33C1" w:rsidRDefault="00A266D8" w:rsidP="00B473B9">
      <w:pPr>
        <w:pStyle w:val="Figure-03-Legend"/>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w:t>
      </w:r>
      <w:proofErr w:type="spellStart"/>
      <w:r w:rsidR="003C33C1">
        <w:t>qPCR</w:t>
      </w:r>
      <w:proofErr w:type="spellEnd"/>
      <w:r w:rsidR="003C33C1">
        <w:t xml:space="preserve"> (top). The A-MYB ChIP-</w:t>
      </w:r>
      <w:proofErr w:type="spellStart"/>
      <w:r w:rsidR="003C33C1">
        <w:t>seq</w:t>
      </w:r>
      <w:proofErr w:type="spellEnd"/>
      <w:r w:rsidR="003C33C1">
        <w:t xml:space="preserve"> (red) and input (black) data for this pair of genes is presented as in Figure 4B. (B) ChIP-</w:t>
      </w:r>
      <w:proofErr w:type="spellStart"/>
      <w:r w:rsidR="003C33C1">
        <w:t>seq</w:t>
      </w:r>
      <w:proofErr w:type="spellEnd"/>
      <w:r w:rsidR="003C33C1">
        <w:t xml:space="preserve"> and </w:t>
      </w:r>
      <w:proofErr w:type="spellStart"/>
      <w:r w:rsidR="003C33C1">
        <w:t>qPCR</w:t>
      </w:r>
      <w:proofErr w:type="spellEnd"/>
      <w:r w:rsidR="003C33C1">
        <w:t xml:space="preserve"> were as in (A), but for the promoter region of Miwi (Piwil1). Also shown is the </w:t>
      </w:r>
      <w:proofErr w:type="spellStart"/>
      <w:r w:rsidR="003C33C1">
        <w:t>RefSeq</w:t>
      </w:r>
      <w:proofErr w:type="spellEnd"/>
      <w:r w:rsidR="003C33C1">
        <w:t xml:space="preserve"> gene model. </w:t>
      </w:r>
      <w:proofErr w:type="gramStart"/>
      <w:r w:rsidR="003C33C1">
        <w:t>Exons, black; introns, gray.</w:t>
      </w:r>
      <w:proofErr w:type="gramEnd"/>
    </w:p>
    <w:p w14:paraId="6A98BA8C" w14:textId="338474EB" w:rsidR="00A266D8" w:rsidRDefault="00A266D8" w:rsidP="00B473B9">
      <w:pPr>
        <w:pStyle w:val="ThesisNormalCompressed"/>
      </w:pPr>
      <w:r>
        <w:t>The Myb transcription factor family is conserved among eukaryotes. Like other vertebrates, mice produce three Myb proteins, A-MYB (MYBL1), B-MYB (MYBL2), and C-MYB (MYB), each with a distinct tissue distribution (</w:t>
      </w:r>
      <w:proofErr w:type="spellStart"/>
      <w:r>
        <w:t>Mettus</w:t>
      </w:r>
      <w:proofErr w:type="spellEnd"/>
      <w:r>
        <w:t xml:space="preserve"> et al., 1994; </w:t>
      </w:r>
      <w:proofErr w:type="spellStart"/>
      <w:r>
        <w:t>Trauth</w:t>
      </w:r>
      <w:proofErr w:type="spellEnd"/>
      <w:r>
        <w:t xml:space="preserve">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w:t>
      </w:r>
      <w:proofErr w:type="spellStart"/>
      <w:r>
        <w:t>seq</w:t>
      </w:r>
      <w:proofErr w:type="spellEnd"/>
      <w:r>
        <w:t xml:space="preserve"> data (Figure 2B) corroborate these findings. Indeed, in our RNA-</w:t>
      </w:r>
      <w:proofErr w:type="spellStart"/>
      <w:r>
        <w:t>seq</w:t>
      </w:r>
      <w:proofErr w:type="spellEnd"/>
      <w:r>
        <w:t xml:space="preserve">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w:t>
      </w:r>
      <w:proofErr w:type="spellStart"/>
      <w:r>
        <w:t>seq</w:t>
      </w:r>
      <w:proofErr w:type="spellEnd"/>
      <w:r>
        <w:t xml:space="preserve">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B473B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w:t>
      </w:r>
      <w:proofErr w:type="spellStart"/>
      <w:r>
        <w:t>seq</w:t>
      </w:r>
      <w:proofErr w:type="spellEnd"/>
      <w:r>
        <w:t xml:space="preserve">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w:t>
      </w:r>
      <w:proofErr w:type="spellStart"/>
      <w:r>
        <w:t>qPCR</w:t>
      </w:r>
      <w:proofErr w:type="spellEnd"/>
      <w:r>
        <w:t>) (Figure S4A).</w:t>
      </w:r>
    </w:p>
    <w:p w14:paraId="4E653B18" w14:textId="66C289A4" w:rsidR="00A266D8" w:rsidRDefault="00A266D8" w:rsidP="00B473B9">
      <w:pPr>
        <w:pStyle w:val="ThesisNormalCompressed"/>
      </w:pPr>
      <w:r>
        <w:t xml:space="preserve">The median distance from the transcription start site to the nearest A-MYB peak was </w:t>
      </w:r>
      <w:r>
        <w:rPr>
          <w:rFonts w:ascii="Cambria Math" w:hAnsi="Cambria Math" w:cs="Cambria Math"/>
        </w:rPr>
        <w:t>∼</w:t>
      </w:r>
      <w:r>
        <w:t xml:space="preserve">43 </w:t>
      </w:r>
      <w:proofErr w:type="spellStart"/>
      <w:r>
        <w:t>bp</w:t>
      </w:r>
      <w:proofErr w:type="spellEnd"/>
      <w:r>
        <w:t xml:space="preserve"> for the 100 pachytene piRNA genes but &gt;66,000 </w:t>
      </w:r>
      <w:proofErr w:type="spellStart"/>
      <w:r>
        <w:t>bp</w:t>
      </w:r>
      <w:proofErr w:type="spellEnd"/>
      <w:r>
        <w:t xml:space="preserve">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B473B9">
      <w:pPr>
        <w:pStyle w:val="ThesisNormalCompressed"/>
      </w:pPr>
      <w:r>
        <w:t>To test the idea that A-MYB promotes transcription of pachytene, but not pre-pachytene, piRNA genes, we used RNA-</w:t>
      </w:r>
      <w:proofErr w:type="spellStart"/>
      <w:r>
        <w:t>seq</w:t>
      </w:r>
      <w:proofErr w:type="spellEnd"/>
      <w:r>
        <w:t xml:space="preserve">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B473B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49">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0">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7626C005" w:rsidR="00AE1BA5" w:rsidRDefault="00AE1BA5" w:rsidP="00AE1BA5">
      <w:pPr>
        <w:pStyle w:val="Figure-01-Title"/>
      </w:pPr>
      <w:bookmarkStart w:id="66" w:name="_Toc239322464"/>
      <w:r>
        <w:t xml:space="preserve">Figure </w:t>
      </w:r>
      <w:fldSimple w:instr=" STYLEREF 1 \s ">
        <w:r w:rsidR="00134DCE">
          <w:rPr>
            <w:noProof/>
          </w:rPr>
          <w:t>4</w:t>
        </w:r>
      </w:fldSimple>
      <w:r w:rsidR="00134DCE">
        <w:noBreakHyphen/>
      </w:r>
      <w:fldSimple w:instr=" SEQ Figure \* ARABIC \s 1 ">
        <w:r w:rsidR="00134DCE">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66"/>
    </w:p>
    <w:p w14:paraId="66CA4D5B" w14:textId="0AC09E6E" w:rsidR="00AE1BA5" w:rsidRPr="00E1336B" w:rsidRDefault="00AE1BA5" w:rsidP="00B473B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B473B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B473B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1">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2BD263D0" w:rsidR="00AE1BA5" w:rsidRDefault="00AE1BA5" w:rsidP="00AE1BA5">
      <w:pPr>
        <w:pStyle w:val="Figure-01-Title"/>
      </w:pPr>
      <w:bookmarkStart w:id="67" w:name="_Toc239322465"/>
      <w:r>
        <w:t xml:space="preserve">Figure </w:t>
      </w:r>
      <w:fldSimple w:instr=" STYLEREF 1 \s ">
        <w:r w:rsidR="00134DCE">
          <w:rPr>
            <w:noProof/>
          </w:rPr>
          <w:t>4</w:t>
        </w:r>
      </w:fldSimple>
      <w:r w:rsidR="00134DCE">
        <w:noBreakHyphen/>
      </w:r>
      <w:fldSimple w:instr=" SEQ Figure \* ARABIC \s 1 ">
        <w:r w:rsidR="00134DCE">
          <w:rPr>
            <w:noProof/>
          </w:rPr>
          <w:t>10</w:t>
        </w:r>
      </w:fldSimple>
      <w:r w:rsidRPr="00AE1BA5">
        <w:t xml:space="preserve"> </w:t>
      </w:r>
      <w:r>
        <w:t>Examples of the Effect of the A-Myb Mutant on piRNA Expression</w:t>
      </w:r>
      <w:bookmarkEnd w:id="67"/>
    </w:p>
    <w:p w14:paraId="4B44C628" w14:textId="7D006027" w:rsidR="00AE1BA5" w:rsidRDefault="00AE1BA5" w:rsidP="00B473B9">
      <w:pPr>
        <w:pStyle w:val="Figure-03-Legend"/>
      </w:pPr>
      <w:r>
        <w:t>Transcript (rpkm) and piRNA (ppm) abundance in heterozygous (Het) and homozygous A-Myb (</w:t>
      </w:r>
      <w:proofErr w:type="spellStart"/>
      <w:r>
        <w:t>Mut</w:t>
      </w:r>
      <w:proofErr w:type="spellEnd"/>
      <w:r>
        <w: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B473B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2">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1E34EA8E" w:rsidR="00AE1BA5" w:rsidRDefault="00AE1BA5" w:rsidP="00136261">
      <w:pPr>
        <w:pStyle w:val="Figure-01-Title"/>
      </w:pPr>
      <w:bookmarkStart w:id="68" w:name="_Toc239322466"/>
      <w:r>
        <w:t xml:space="preserve">Figure </w:t>
      </w:r>
      <w:r w:rsidR="00497D18">
        <w:fldChar w:fldCharType="begin"/>
      </w:r>
      <w:r w:rsidR="00497D18">
        <w:instrText xml:space="preserve"> STYLEREF 1 \s </w:instrText>
      </w:r>
      <w:r w:rsidR="00497D18">
        <w:fldChar w:fldCharType="separate"/>
      </w:r>
      <w:proofErr w:type="gramStart"/>
      <w:r w:rsidR="00134DCE">
        <w:rPr>
          <w:noProof/>
        </w:rPr>
        <w:t>4</w:t>
      </w:r>
      <w:r w:rsidR="00497D18">
        <w:rPr>
          <w:noProof/>
        </w:rPr>
        <w:fldChar w:fldCharType="end"/>
      </w:r>
      <w:r w:rsidR="00134DCE">
        <w:noBreakHyphen/>
      </w:r>
      <w:proofErr w:type="gramEnd"/>
      <w:r w:rsidR="00497D18">
        <w:fldChar w:fldCharType="begin"/>
      </w:r>
      <w:r w:rsidR="00497D18">
        <w:instrText xml:space="preserve"> SEQ Figure \* ARABIC \s 1 </w:instrText>
      </w:r>
      <w:r w:rsidR="00497D18">
        <w:fldChar w:fldCharType="separate"/>
      </w:r>
      <w:r w:rsidR="00134DCE">
        <w:rPr>
          <w:noProof/>
        </w:rPr>
        <w:t>11</w:t>
      </w:r>
      <w:r w:rsidR="00497D18">
        <w:rPr>
          <w:noProof/>
        </w:rPr>
        <w:fldChar w:fldCharType="end"/>
      </w:r>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68"/>
    </w:p>
    <w:p w14:paraId="44DDDCB1" w14:textId="478322A3" w:rsidR="00136261" w:rsidRDefault="00136261" w:rsidP="00B473B9">
      <w:pPr>
        <w:pStyle w:val="Figure-03-Legend"/>
      </w:pPr>
      <w:r w:rsidRPr="00136261">
        <w:t xml:space="preserve">Transcripts were detected in total RNA from adult testes by RT-PCR (using random primers) for five pachytene piRNA loci as well as Miwi and Actin. </w:t>
      </w:r>
      <w:proofErr w:type="spellStart"/>
      <w:proofErr w:type="gramStart"/>
      <w:r w:rsidRPr="00136261">
        <w:t>Mut</w:t>
      </w:r>
      <w:proofErr w:type="spellEnd"/>
      <w:r w:rsidRPr="00136261">
        <w:t xml:space="preserve">, mutant; Het or H, heterozygote; </w:t>
      </w:r>
      <w:proofErr w:type="spellStart"/>
      <w:r w:rsidRPr="00136261">
        <w:t>wt</w:t>
      </w:r>
      <w:proofErr w:type="spellEnd"/>
      <w:r w:rsidRPr="00136261">
        <w:t>, wild type.</w:t>
      </w:r>
      <w:proofErr w:type="gramEnd"/>
    </w:p>
    <w:p w14:paraId="33E8B5C2" w14:textId="38A03996" w:rsidR="00A266D8" w:rsidRDefault="00A266D8" w:rsidP="00B473B9">
      <w:pPr>
        <w:pStyle w:val="ThesisNormalCompressed"/>
      </w:pPr>
      <w:r>
        <w:t xml:space="preserve">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w:t>
      </w:r>
      <w:proofErr w:type="spellStart"/>
      <w:r>
        <w:t>leptotene</w:t>
      </w:r>
      <w:proofErr w:type="spellEnd"/>
      <w:r>
        <w:t xml:space="preserv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B473B9">
      <w:pPr>
        <w:pStyle w:val="ThesisNormalCompressed"/>
      </w:pPr>
      <w:r>
        <w:t xml:space="preserve">Trip13 is required to complete the repair of double-strand DNA breaks on fully synapsed chromosomes. Trip13 mutants display a meiotic arrest similar to that in A-Myb mutant testes (Li and </w:t>
      </w:r>
      <w:proofErr w:type="spellStart"/>
      <w:r>
        <w:t>Schimenti</w:t>
      </w:r>
      <w:proofErr w:type="spellEnd"/>
      <w:r>
        <w:t>,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B473B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B473B9">
      <w:pPr>
        <w:pStyle w:val="ThesisNormalCompressed"/>
      </w:pPr>
      <w:r>
        <w:t>Miwi has previously been proposed to be a direct target of A-MYB; Miwi mRNA abundance is reduced in A-MYB mutant testes, and ChIP microarray data place A-MYB on the Miwi promoter (Bolcun-Filas et al., 2011). Our RNA-</w:t>
      </w:r>
      <w:proofErr w:type="spellStart"/>
      <w:r>
        <w:t>seq</w:t>
      </w:r>
      <w:proofErr w:type="spellEnd"/>
      <w:r>
        <w:t xml:space="preserve">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B473B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3">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1276D9CA" w:rsidR="001E32D1" w:rsidRDefault="001E32D1" w:rsidP="001E32D1">
      <w:pPr>
        <w:pStyle w:val="Figure-01-Title"/>
      </w:pPr>
      <w:bookmarkStart w:id="69" w:name="_Toc239322467"/>
      <w:r>
        <w:t xml:space="preserve">Figure </w:t>
      </w:r>
      <w:fldSimple w:instr=" STYLEREF 1 \s ">
        <w:r w:rsidR="00134DCE">
          <w:rPr>
            <w:noProof/>
          </w:rPr>
          <w:t>4</w:t>
        </w:r>
      </w:fldSimple>
      <w:r w:rsidR="00134DCE">
        <w:noBreakHyphen/>
      </w:r>
      <w:fldSimple w:instr=" SEQ Figure \* ARABIC \s 1 ">
        <w:r w:rsidR="00134DCE">
          <w:rPr>
            <w:noProof/>
          </w:rPr>
          <w:t>12</w:t>
        </w:r>
      </w:fldSimple>
      <w:r w:rsidRPr="001E32D1">
        <w:t xml:space="preserve"> A-MYB Regulates Expression of mRNAs Encoding piRNA Pathway Proteins</w:t>
      </w:r>
      <w:bookmarkEnd w:id="69"/>
    </w:p>
    <w:p w14:paraId="4C4DCA96" w14:textId="685D7AB9" w:rsidR="008F1DC5" w:rsidRDefault="008F1DC5" w:rsidP="00B473B9">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w:t>
      </w:r>
      <w:proofErr w:type="spellStart"/>
      <w:r w:rsidRPr="008F1DC5">
        <w:t>bp</w:t>
      </w:r>
      <w:proofErr w:type="spellEnd"/>
      <w:r w:rsidRPr="008F1DC5">
        <w:t xml:space="preserve"> of their transcription start site are filled</w:t>
      </w:r>
      <w:proofErr w:type="gramStart"/>
      <w:r w:rsidRPr="008F1DC5">
        <w:t>.(</w:t>
      </w:r>
      <w:proofErr w:type="gramEnd"/>
      <w:r w:rsidRPr="008F1DC5">
        <w:t>B) A-MYB ChIP-</w:t>
      </w:r>
      <w:proofErr w:type="spellStart"/>
      <w:r w:rsidRPr="008F1DC5">
        <w:t>seq</w:t>
      </w:r>
      <w:proofErr w:type="spellEnd"/>
      <w:r w:rsidRPr="008F1DC5">
        <w:t xml:space="preserve">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w:t>
      </w:r>
      <w:proofErr w:type="gramStart"/>
      <w:r w:rsidRPr="008F1DC5">
        <w:t>.(</w:t>
      </w:r>
      <w:proofErr w:type="gramEnd"/>
      <w:r w:rsidRPr="008F1DC5">
        <w:t>C) A model for the regulation of pachytene piRNA biogenesis by A-MYB. See also Figure S7 and Table S3.</w:t>
      </w:r>
    </w:p>
    <w:p w14:paraId="41C27961" w14:textId="5F61AA6B" w:rsidR="003A3EE1" w:rsidRDefault="003A3EE1" w:rsidP="00B473B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54">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44FE1AFE" w:rsidR="001E32D1" w:rsidRDefault="003A3EE1" w:rsidP="003A3EE1">
      <w:pPr>
        <w:pStyle w:val="Caption"/>
        <w:jc w:val="center"/>
      </w:pPr>
      <w:bookmarkStart w:id="70" w:name="_Toc239322468"/>
      <w:r>
        <w:t xml:space="preserve">Figure </w:t>
      </w:r>
      <w:fldSimple w:instr=" STYLEREF 1 \s ">
        <w:r w:rsidR="00134DCE">
          <w:rPr>
            <w:noProof/>
          </w:rPr>
          <w:t>4</w:t>
        </w:r>
      </w:fldSimple>
      <w:r w:rsidR="00134DCE">
        <w:noBreakHyphen/>
      </w:r>
      <w:fldSimple w:instr=" SEQ Figure \* ARABIC \s 1 ">
        <w:r w:rsidR="00134DCE">
          <w:rPr>
            <w:noProof/>
          </w:rPr>
          <w:t>13</w:t>
        </w:r>
      </w:fldSimple>
      <w:r w:rsidRPr="003A3EE1">
        <w:t>. A-Myb mutants, but Not Miwi Mutants, Change the Expression of RNA Silencing Pathway Genes</w:t>
      </w:r>
      <w:bookmarkEnd w:id="70"/>
    </w:p>
    <w:p w14:paraId="5C876BC8" w14:textId="1A8D5987" w:rsidR="003A3EE1" w:rsidRPr="003A3EE1" w:rsidRDefault="003A3EE1" w:rsidP="00B473B9">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w:t>
      </w:r>
      <w:proofErr w:type="spellStart"/>
      <w:r>
        <w:t>bp</w:t>
      </w:r>
      <w:proofErr w:type="spellEnd"/>
      <w:r>
        <w:t xml:space="preserve">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B473B9">
      <w:pPr>
        <w:pStyle w:val="ThesisNormalCompressed"/>
      </w:pPr>
      <w:r>
        <w:t>A previous study reported that piRNAs fail to accumulate to wild-type levels in Miwi mutant testes (</w:t>
      </w:r>
      <w:proofErr w:type="spellStart"/>
      <w:r>
        <w:t>Grivna</w:t>
      </w:r>
      <w:proofErr w:type="spellEnd"/>
      <w:r>
        <w:t xml:space="preserve"> et al., 2006b). However, our data suggest that the overall change in piRNA abundance caused by loss of MIWI is quite small: RNA-</w:t>
      </w:r>
      <w:proofErr w:type="spellStart"/>
      <w:r>
        <w:t>seq</w:t>
      </w:r>
      <w:proofErr w:type="spellEnd"/>
      <w:r>
        <w:t xml:space="preserve">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B473B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B473B9">
      <w:pPr>
        <w:pStyle w:val="ThesisNormalCompressed"/>
      </w:pPr>
      <w:r>
        <w:t>In addition to Miwi, ChIP-</w:t>
      </w:r>
      <w:proofErr w:type="spellStart"/>
      <w:r>
        <w:t>seq</w:t>
      </w:r>
      <w:proofErr w:type="spellEnd"/>
      <w:r>
        <w:t xml:space="preserve"> detected A-MYB bound to the promoters of 12 other RNA-silencing-pathway genes (Figure 7B and Table S3). Of these, the mRNA abundance—measured by three biologically independent RNA-</w:t>
      </w:r>
      <w:proofErr w:type="spellStart"/>
      <w:r>
        <w:t>seq</w:t>
      </w:r>
      <w:proofErr w:type="spellEnd"/>
      <w:r>
        <w:t xml:space="preserve"> experiments—of Ago2, Ddx39 (uap56 in flies), </w:t>
      </w:r>
      <w:proofErr w:type="spellStart"/>
      <w:r>
        <w:t>Mael</w:t>
      </w:r>
      <w:proofErr w:type="spellEnd"/>
      <w:r>
        <w:t>,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w:t>
      </w:r>
      <w:proofErr w:type="spellStart"/>
      <w:r>
        <w:t>Yabuta</w:t>
      </w:r>
      <w:proofErr w:type="spellEnd"/>
      <w:r>
        <w:t xml:space="preserve"> et al., 2011). TDRD5 protein reappears at 12 dpp, increasing throughout the pachynema (Smith et al., 2004; </w:t>
      </w:r>
      <w:proofErr w:type="spellStart"/>
      <w:r>
        <w:t>Yabuta</w:t>
      </w:r>
      <w:proofErr w:type="spellEnd"/>
      <w:r>
        <w:t xml:space="preserve"> et al., 2011). Our data indicate that A-MYB activates Tdrd5 transcription at the onset of the pachytene stage of meiosis. Similarly, Tdrd6 mRNA can be detected at the middle pachytene, but not the </w:t>
      </w:r>
      <w:proofErr w:type="spellStart"/>
      <w:r>
        <w:t>zygotene</w:t>
      </w:r>
      <w:proofErr w:type="spellEnd"/>
      <w:r>
        <w:t xml:space="preserve"> stage, and peaks after late pachytene; TDRD6 protein can be detected at 17 dpp and continues to increase until 21 dpp (</w:t>
      </w:r>
      <w:proofErr w:type="spellStart"/>
      <w:r>
        <w:t>Vasileva</w:t>
      </w:r>
      <w:proofErr w:type="spellEnd"/>
      <w:r>
        <w:t xml:space="preserve"> et al., 2009). The findings that TDRD5 and TDRD6 </w:t>
      </w:r>
      <w:proofErr w:type="spellStart"/>
      <w:r>
        <w:t>colocalize</w:t>
      </w:r>
      <w:proofErr w:type="spellEnd"/>
      <w:r>
        <w:t xml:space="preserve"> with MIWI in pachytene spermatocytes (Hosokawa et al., 2007; </w:t>
      </w:r>
      <w:proofErr w:type="spellStart"/>
      <w:r>
        <w:t>Vasileva</w:t>
      </w:r>
      <w:proofErr w:type="spellEnd"/>
      <w:r>
        <w:t xml:space="preserve"> et al., 2009; </w:t>
      </w:r>
      <w:proofErr w:type="spellStart"/>
      <w:r>
        <w:t>Yabuta</w:t>
      </w:r>
      <w:proofErr w:type="spellEnd"/>
      <w:r>
        <w:t xml:space="preserve"> et al., 2011) and that TDRD6 binds MIWI (Chen et al., 2009; </w:t>
      </w:r>
      <w:proofErr w:type="spellStart"/>
      <w:r>
        <w:t>Vagin</w:t>
      </w:r>
      <w:proofErr w:type="spellEnd"/>
      <w:r>
        <w:t xml:space="preserve"> et al., 2009; </w:t>
      </w:r>
      <w:proofErr w:type="spellStart"/>
      <w:r>
        <w:t>Vasileva</w:t>
      </w:r>
      <w:proofErr w:type="spellEnd"/>
      <w:r>
        <w:t xml:space="preserve"> et al., 2009) suggest a role for these Tudor domain proteins in pachytene piRNA production or function. As in Miwi−/− testes, spermatogenesis arrests at the round spermatid stage in Tdrd5−/− and Tdrd6−/− mutant testes (</w:t>
      </w:r>
      <w:proofErr w:type="spellStart"/>
      <w:r>
        <w:t>Vasileva</w:t>
      </w:r>
      <w:proofErr w:type="spellEnd"/>
      <w:r>
        <w:t xml:space="preserve"> et al., 2009; </w:t>
      </w:r>
      <w:proofErr w:type="spellStart"/>
      <w:r>
        <w:t>Yabuta</w:t>
      </w:r>
      <w:proofErr w:type="spellEnd"/>
      <w:r>
        <w:t xml:space="preserve"> et al., 2011). Loss of Tdrd6 expression has little effect on piRNA levels (Figure S3; </w:t>
      </w:r>
      <w:proofErr w:type="spellStart"/>
      <w:r>
        <w:t>Vagin</w:t>
      </w:r>
      <w:proofErr w:type="spellEnd"/>
      <w:r>
        <w:t xml:space="preserve"> et al., 2009), perhaps because the functions of Tudor domain proteins overlap.</w:t>
      </w:r>
    </w:p>
    <w:p w14:paraId="7B1A42EF" w14:textId="3CB55AC4" w:rsidR="00A266D8" w:rsidRDefault="00A266D8" w:rsidP="00B473B9">
      <w:pPr>
        <w:pStyle w:val="ThesisNormalCompressed"/>
      </w:pPr>
      <w:r>
        <w:t xml:space="preserve">Other genes encoding piRNA pathway proteins whose promoters are bound by A-MYB and whose expression decreased significantly in A-Myb mutant testes include </w:t>
      </w:r>
      <w:proofErr w:type="spellStart"/>
      <w:r>
        <w:t>MitoPld</w:t>
      </w:r>
      <w:proofErr w:type="spellEnd"/>
      <w:r>
        <w:t xml:space="preserve"> (Pld6; 3.9-fold decrease; q = 0.0095) and Tdrd12 (5.3-fold decrease; q = 0.0046). </w:t>
      </w:r>
      <w:proofErr w:type="spellStart"/>
      <w:r>
        <w:t>MitoPld</w:t>
      </w:r>
      <w:proofErr w:type="spellEnd"/>
      <w:r>
        <w:t xml:space="preserve"> encodes an endoribonuclease implicated in an early step in piRNA biogenesis in mice and flies (</w:t>
      </w:r>
      <w:proofErr w:type="spellStart"/>
      <w:r>
        <w:t>Houwing</w:t>
      </w:r>
      <w:proofErr w:type="spellEnd"/>
      <w:r>
        <w:t xml:space="preserve"> et al., 2007; Pane et al., 2007; </w:t>
      </w:r>
      <w:proofErr w:type="spellStart"/>
      <w:r>
        <w:t>Haase</w:t>
      </w:r>
      <w:proofErr w:type="spellEnd"/>
      <w:r>
        <w:t xml:space="preserve"> et al., 2010; Huang et al., 2011; Watanabe et al., 2011; </w:t>
      </w:r>
      <w:proofErr w:type="spellStart"/>
      <w:r>
        <w:t>Ipsaro</w:t>
      </w:r>
      <w:proofErr w:type="spellEnd"/>
      <w:r>
        <w:t xml:space="preserve"> et al., 2012; </w:t>
      </w:r>
      <w:proofErr w:type="spellStart"/>
      <w:r>
        <w:t>Nishimasu</w:t>
      </w:r>
      <w:proofErr w:type="spellEnd"/>
      <w:r>
        <w:t xml:space="preserve"> et al., 2012). The function of Tdrd12 is not known, but its fly homologs (</w:t>
      </w:r>
      <w:proofErr w:type="spellStart"/>
      <w:r>
        <w:t>Yb</w:t>
      </w:r>
      <w:proofErr w:type="spellEnd"/>
      <w:r>
        <w:t xml:space="preserve">, Brother of </w:t>
      </w:r>
      <w:proofErr w:type="spellStart"/>
      <w:r>
        <w:t>Yb</w:t>
      </w:r>
      <w:proofErr w:type="spellEnd"/>
      <w:r>
        <w:t xml:space="preserve">, and Sister of </w:t>
      </w:r>
      <w:proofErr w:type="spellStart"/>
      <w:r>
        <w:t>Yb</w:t>
      </w:r>
      <w:proofErr w:type="spellEnd"/>
      <w:r>
        <w:t xml:space="preserve">) are all required for piRNA production (Handler et al., 2011). Tdrd1 decreased 3.4-fold, but with q value = 0.015. Tdrd1 is first expressed in fetal prospermatogonia, </w:t>
      </w:r>
      <w:proofErr w:type="gramStart"/>
      <w:r>
        <w:t>then</w:t>
      </w:r>
      <w:proofErr w:type="gramEnd"/>
      <w:r>
        <w:t xml:space="preserve"> re-expressed in pachytene spermatocytes (</w:t>
      </w:r>
      <w:proofErr w:type="spellStart"/>
      <w:r>
        <w:t>Chuma</w:t>
      </w:r>
      <w:proofErr w:type="spellEnd"/>
      <w:r>
        <w:t xml:space="preserve"> et al., 2006). In Tdrd1 mutant testes, spermatogenesis fails, with no spermatocytes progressing past the round spermatid stage (</w:t>
      </w:r>
      <w:proofErr w:type="spellStart"/>
      <w:r>
        <w:t>Chuma</w:t>
      </w:r>
      <w:proofErr w:type="spellEnd"/>
      <w:r>
        <w:t xml:space="preserve"> et al., 2006). TDRD1 binds MILI and MIWI (Chen et al., 2009; Kojima et al., 2009) and colocalizes with TDRD5 and TDRD6 in the </w:t>
      </w:r>
      <w:proofErr w:type="spellStart"/>
      <w:r>
        <w:t>chromatoid</w:t>
      </w:r>
      <w:proofErr w:type="spellEnd"/>
      <w:r>
        <w:t xml:space="preserve"> body (Hosokawa et al., 2007).</w:t>
      </w:r>
    </w:p>
    <w:p w14:paraId="6850809F" w14:textId="3986B5AC" w:rsidR="00E1336B" w:rsidRPr="00E1336B" w:rsidRDefault="00A266D8" w:rsidP="00B473B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B473B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w:t>
      </w:r>
      <w:proofErr w:type="spellStart"/>
      <w:r>
        <w:t>MitoPld</w:t>
      </w:r>
      <w:proofErr w:type="spellEnd"/>
      <w:r>
        <w:t>,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w:t>
      </w:r>
      <w:proofErr w:type="spellStart"/>
      <w:r>
        <w:t>Shen</w:t>
      </w:r>
      <w:proofErr w:type="spellEnd"/>
      <w:r>
        <w:t xml:space="preserve">-Orr et al., 2002; </w:t>
      </w:r>
      <w:proofErr w:type="spellStart"/>
      <w:r>
        <w:t>Osella</w:t>
      </w:r>
      <w:proofErr w:type="spellEnd"/>
      <w:r>
        <w:t xml:space="preserve"> et al., 2011). </w:t>
      </w:r>
    </w:p>
    <w:p w14:paraId="1467F157" w14:textId="3E02EB9D" w:rsidR="00A266D8" w:rsidRDefault="00A266D8" w:rsidP="00B473B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 xml:space="preserve">Feed-Forward Regulation of piRNA Production is </w:t>
      </w:r>
      <w:proofErr w:type="gramStart"/>
      <w:r w:rsidRPr="00E1336B">
        <w:t>Evolutionarily</w:t>
      </w:r>
      <w:proofErr w:type="gramEnd"/>
      <w:r w:rsidRPr="00E1336B">
        <w:t xml:space="preserve"> Conserved</w:t>
      </w:r>
    </w:p>
    <w:p w14:paraId="7617BD9F" w14:textId="7A935374" w:rsidR="00A266D8" w:rsidRPr="00A266D8" w:rsidRDefault="00A266D8" w:rsidP="00B473B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gramStart"/>
      <w:r w:rsidRPr="00A266D8">
        <w:rPr>
          <w:rFonts w:hint="eastAsia"/>
        </w:rPr>
        <w:t>nt</w:t>
      </w:r>
      <w:proofErr w:type="gramEnd"/>
      <w:r w:rsidRPr="00A266D8">
        <w:rPr>
          <w:rFonts w:hint="eastAsia"/>
        </w:rPr>
        <w:t xml:space="preserve">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w:t>
      </w:r>
      <w:proofErr w:type="spellStart"/>
      <w:r w:rsidRPr="00A266D8">
        <w:t>gallus</w:t>
      </w:r>
      <w:proofErr w:type="spellEnd"/>
      <w:r w:rsidRPr="00A266D8">
        <w:t xml:space="preserve"> genome.</w:t>
      </w:r>
    </w:p>
    <w:p w14:paraId="3A896877" w14:textId="77777777" w:rsidR="003A3EE1" w:rsidRDefault="003A3EE1" w:rsidP="00B473B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55">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2D9E716B" w:rsidR="003A3EE1" w:rsidRDefault="003A3EE1" w:rsidP="003A3EE1">
      <w:pPr>
        <w:pStyle w:val="Figure-01-Title"/>
      </w:pPr>
      <w:bookmarkStart w:id="71" w:name="_Toc239322469"/>
      <w:r>
        <w:t xml:space="preserve">Figure </w:t>
      </w:r>
      <w:fldSimple w:instr=" STYLEREF 1 \s ">
        <w:r w:rsidR="00134DCE">
          <w:rPr>
            <w:noProof/>
          </w:rPr>
          <w:t>4</w:t>
        </w:r>
      </w:fldSimple>
      <w:r w:rsidR="00134DCE">
        <w:noBreakHyphen/>
      </w:r>
      <w:fldSimple w:instr=" SEQ Figure \* ARABIC \s 1 ">
        <w:r w:rsidR="00134DCE">
          <w:rPr>
            <w:noProof/>
          </w:rPr>
          <w:t>14</w:t>
        </w:r>
      </w:fldSimple>
      <w:r w:rsidRPr="003A3EE1">
        <w:t xml:space="preserve"> </w:t>
      </w:r>
      <w:r>
        <w:t>Feed-Forward Regulation of piRNA Biogenesis by A-MYB is Conserved in Rooster</w:t>
      </w:r>
      <w:bookmarkEnd w:id="71"/>
    </w:p>
    <w:p w14:paraId="01E280CA" w14:textId="1D1F94B6" w:rsidR="008F1DC5" w:rsidRDefault="008F1DC5" w:rsidP="00B473B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w:t>
      </w:r>
      <w:proofErr w:type="gramStart"/>
      <w:r w:rsidRPr="008F1DC5">
        <w:rPr>
          <w:rFonts w:hint="eastAsia"/>
        </w:rPr>
        <w:t>.(</w:t>
      </w:r>
      <w:proofErr w:type="gramEnd"/>
      <w:r w:rsidRPr="008F1DC5">
        <w:rPr>
          <w:rFonts w:hint="eastAsia"/>
        </w:rPr>
        <w:t>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w:t>
      </w:r>
      <w:proofErr w:type="gramStart"/>
      <w:r w:rsidRPr="008F1DC5">
        <w:t>.(</w:t>
      </w:r>
      <w:proofErr w:type="gramEnd"/>
      <w:r w:rsidRPr="008F1DC5">
        <w:t>D) MEME-reported motif of the top 500 (by peak score) A-MYB ChIP-</w:t>
      </w:r>
      <w:proofErr w:type="spellStart"/>
      <w:r w:rsidRPr="008F1DC5">
        <w:t>seq</w:t>
      </w:r>
      <w:proofErr w:type="spellEnd"/>
      <w:r w:rsidRPr="008F1DC5">
        <w:t xml:space="preserve"> peaks from adult rooster testes.(E) A-MYB, H3K4me3, and input ChIP-</w:t>
      </w:r>
      <w:proofErr w:type="spellStart"/>
      <w:r w:rsidRPr="008F1DC5">
        <w:t>seq</w:t>
      </w:r>
      <w:proofErr w:type="spellEnd"/>
      <w:r w:rsidRPr="008F1DC5">
        <w:t xml:space="preserve"> signals at the transcription start sites of rooster PIWIL1, TDRD1, and TDRD3. See also Figure S8.</w:t>
      </w:r>
    </w:p>
    <w:p w14:paraId="41C62B48" w14:textId="69737543" w:rsidR="003A3EE1" w:rsidRDefault="003A3EE1" w:rsidP="00B473B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56">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049EF818" w:rsidR="003A3EE1" w:rsidRDefault="003A3EE1" w:rsidP="003A3EE1">
      <w:pPr>
        <w:pStyle w:val="Figure-01-Title"/>
      </w:pPr>
      <w:bookmarkStart w:id="72" w:name="_Toc239322470"/>
      <w:r>
        <w:t xml:space="preserve">Figure </w:t>
      </w:r>
      <w:fldSimple w:instr=" STYLEREF 1 \s ">
        <w:r w:rsidR="00134DCE">
          <w:rPr>
            <w:noProof/>
          </w:rPr>
          <w:t>4</w:t>
        </w:r>
      </w:fldSimple>
      <w:r w:rsidR="00134DCE">
        <w:noBreakHyphen/>
      </w:r>
      <w:fldSimple w:instr=" SEQ Figure \* ARABIC \s 1 ">
        <w:r w:rsidR="00134DCE">
          <w:rPr>
            <w:noProof/>
          </w:rPr>
          <w:t>15</w:t>
        </w:r>
      </w:fldSimple>
      <w:r w:rsidRPr="005F4C91">
        <w:t xml:space="preserve">. </w:t>
      </w:r>
      <w:r>
        <w:t>Genomic Locations of piRNA Clusters in the Rooster (</w:t>
      </w:r>
      <w:r>
        <w:rPr>
          <w:i/>
        </w:rPr>
        <w:t>Gallus </w:t>
      </w:r>
      <w:proofErr w:type="spellStart"/>
      <w:r>
        <w:rPr>
          <w:i/>
        </w:rPr>
        <w:t>gallus</w:t>
      </w:r>
      <w:proofErr w:type="spellEnd"/>
      <w:r>
        <w:rPr>
          <w:i/>
        </w:rPr>
        <w:t xml:space="preserve">) </w:t>
      </w:r>
      <w:r>
        <w:t>Testis.</w:t>
      </w:r>
      <w:bookmarkEnd w:id="72"/>
    </w:p>
    <w:p w14:paraId="7804AE32" w14:textId="6577BAFE" w:rsidR="003A3EE1" w:rsidRPr="00E1336B" w:rsidRDefault="003A3EE1" w:rsidP="00B473B9">
      <w:pPr>
        <w:pStyle w:val="Figure-03-Legend"/>
      </w:pPr>
      <w:r w:rsidRPr="003A3EE1">
        <w:t xml:space="preserve">Black horizontal lines denote the locations on the Gallus </w:t>
      </w:r>
      <w:proofErr w:type="spellStart"/>
      <w:r w:rsidRPr="003A3EE1">
        <w:t>gallus</w:t>
      </w:r>
      <w:proofErr w:type="spellEnd"/>
      <w:r w:rsidRPr="003A3EE1">
        <w:t xml:space="preserve">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B473B9">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B473B9">
      <w:pPr>
        <w:pStyle w:val="ThesisNormalCompressed"/>
      </w:pPr>
      <w:r>
        <w:t>Next, we asked where in the genome A-MYB bound in adult rooster testes. A-MYB ChIP-</w:t>
      </w:r>
      <w:proofErr w:type="spellStart"/>
      <w:r>
        <w:t>seq</w:t>
      </w:r>
      <w:proofErr w:type="spellEnd"/>
      <w:r>
        <w:t xml:space="preserve">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B473B9">
      <w:pPr>
        <w:pStyle w:val="ThesisNormalCompressed"/>
      </w:pPr>
      <w:r>
        <w:t xml:space="preserve">To determine whether chicken A-MYB might regulate transcription of some piRNA clusters in the testis, we compared the A-MYB peak nearest to each piRNA cluster with the nearest H3K4me3 peak. Of the </w:t>
      </w:r>
      <w:proofErr w:type="gramStart"/>
      <w:r>
        <w:t>327 rooster</w:t>
      </w:r>
      <w:proofErr w:type="gramEnd"/>
      <w:r>
        <w:t xml:space="preserve"> piRNA clusters, at least 104 were occupied by A-MYB at their promoters, as defined by an overlapping H3K4me3 peak. These 104 clusters account for 31% of uniquely mapping rooster piRNAs.</w:t>
      </w:r>
    </w:p>
    <w:p w14:paraId="12A76A55" w14:textId="15A87BB5" w:rsidR="00A266D8" w:rsidRDefault="00A266D8" w:rsidP="00B473B9">
      <w:pPr>
        <w:pStyle w:val="ThesisNormalCompressed"/>
      </w:pPr>
      <w:r>
        <w:t xml:space="preserve">The chicken genome encodes at least two PIWI proteins: PIWIL1 and PIWIL2. Remarkably, the promoter of Gallus </w:t>
      </w:r>
      <w:proofErr w:type="spellStart"/>
      <w:r>
        <w:t>gallus</w:t>
      </w:r>
      <w:proofErr w:type="spellEnd"/>
      <w:r>
        <w:t xml:space="preserve"> PIWIL1, the homolog of mouse Miwi, contained a prominent A-MYB peak (Figure 8E). TDRD1 and TDRD3 also showed A-MYB peaks (Figure 8E). Thus, as in mice, Gallus </w:t>
      </w:r>
      <w:proofErr w:type="spellStart"/>
      <w:r>
        <w:t>gallus</w:t>
      </w:r>
      <w:proofErr w:type="spellEnd"/>
      <w:r>
        <w:t xml:space="preserve">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B473B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w:t>
      </w:r>
      <w:proofErr w:type="spellStart"/>
      <w:r>
        <w:t>Namekawa</w:t>
      </w:r>
      <w:proofErr w:type="spellEnd"/>
      <w:r>
        <w:t xml:space="preserve"> and Lee, 2009; </w:t>
      </w:r>
      <w:proofErr w:type="spellStart"/>
      <w:r>
        <w:t>Schoenmakers</w:t>
      </w:r>
      <w:proofErr w:type="spellEnd"/>
      <w:r>
        <w:t xml:space="preserve">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B473B9">
      <w:pPr>
        <w:pStyle w:val="ThesisNormalCompressed"/>
      </w:pPr>
      <w:r>
        <w:t xml:space="preserve">The data presented here provide strong support for the view that piRNAs in mammals begin as long, single-stranded precursors generated by testis-specific, RNA Pol II transcription of individual piRNA genes (see also </w:t>
      </w:r>
      <w:proofErr w:type="spellStart"/>
      <w:r>
        <w:t>Vourekas</w:t>
      </w:r>
      <w:proofErr w:type="spellEnd"/>
      <w:r>
        <w:t xml:space="preserve">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B473B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B473B9">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w:t>
      </w:r>
      <w:proofErr w:type="spellStart"/>
      <w:r>
        <w:t>MitoPld</w:t>
      </w:r>
      <w:proofErr w:type="spellEnd"/>
      <w:r>
        <w:t xml:space="preserve">, </w:t>
      </w:r>
      <w:proofErr w:type="spellStart"/>
      <w:r>
        <w:t>Mael</w:t>
      </w:r>
      <w:proofErr w:type="spellEnd"/>
      <w:r>
        <w:t>,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B473B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w:t>
      </w:r>
      <w:proofErr w:type="spellStart"/>
      <w:r>
        <w:t>Mangan</w:t>
      </w:r>
      <w:proofErr w:type="spellEnd"/>
      <w:r>
        <w:t xml:space="preserve"> and </w:t>
      </w:r>
      <w:proofErr w:type="spellStart"/>
      <w:r>
        <w:t>Alon</w:t>
      </w:r>
      <w:proofErr w:type="spellEnd"/>
      <w:r>
        <w:t>,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B473B9">
      <w:pPr>
        <w:pStyle w:val="ThesisNormalCompressed"/>
      </w:pPr>
      <w:r>
        <w:t>In fruit flies and zebrafish (</w:t>
      </w:r>
      <w:proofErr w:type="spellStart"/>
      <w:r>
        <w:t>Brennecke</w:t>
      </w:r>
      <w:proofErr w:type="spellEnd"/>
      <w:r>
        <w:t xml:space="preserve"> et al., 2007; </w:t>
      </w:r>
      <w:proofErr w:type="spellStart"/>
      <w:r>
        <w:t>Houwing</w:t>
      </w:r>
      <w:proofErr w:type="spellEnd"/>
      <w:r>
        <w:t xml:space="preserve">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B473B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73" w:name="_Toc364687512"/>
      <w:r>
        <w:t>Mice</w:t>
      </w:r>
    </w:p>
    <w:p w14:paraId="154857D0" w14:textId="77777777" w:rsidR="00A266D8" w:rsidRDefault="00A266D8" w:rsidP="00B473B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B473B9">
      <w:pPr>
        <w:pStyle w:val="ThesisNormalCompressed"/>
      </w:pPr>
      <w:r>
        <w:t>Small (Ghildiyal et al., 2008; Seitz et al., 2008) and long RNA-</w:t>
      </w:r>
      <w:proofErr w:type="spellStart"/>
      <w:r>
        <w:t>seq</w:t>
      </w:r>
      <w:proofErr w:type="spellEnd"/>
      <w:r>
        <w:t xml:space="preserve">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w:t>
      </w:r>
      <w:proofErr w:type="gramStart"/>
      <w:r>
        <w:t>hairpin mapping</w:t>
      </w:r>
      <w:proofErr w:type="gramEnd"/>
      <w:r>
        <w:t xml:space="preserve">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w:t>
      </w:r>
      <w:proofErr w:type="spellStart"/>
      <w:r>
        <w:t>DESeq</w:t>
      </w:r>
      <w:proofErr w:type="spellEnd"/>
      <w:r>
        <w:t xml:space="preserve"> R (Anders and Huber, 2010); ChIP-</w:t>
      </w:r>
      <w:proofErr w:type="spellStart"/>
      <w:r>
        <w:t>seq</w:t>
      </w:r>
      <w:proofErr w:type="spellEnd"/>
      <w:r>
        <w:t xml:space="preserve"> reads were aligned to the genome using Bowtie version 0.12.7 (</w:t>
      </w:r>
      <w:proofErr w:type="spellStart"/>
      <w:r>
        <w:t>Langmead</w:t>
      </w:r>
      <w:proofErr w:type="spellEnd"/>
      <w:r>
        <w:t xml:space="preserve">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B473B9">
      <w:pPr>
        <w:pStyle w:val="ThesisNormalCompressed"/>
      </w:pPr>
      <w:r>
        <w:t xml:space="preserve">We thank K. Chase and K. </w:t>
      </w:r>
      <w:proofErr w:type="spellStart"/>
      <w:r>
        <w:t>Schimenti</w:t>
      </w:r>
      <w:proofErr w:type="spellEnd"/>
      <w:r>
        <w:t xml:space="preserve"> for help collecting tissues; C. Tipping for help with mouse husbandry; P. Johnson and B. </w:t>
      </w:r>
      <w:proofErr w:type="spellStart"/>
      <w:r>
        <w:t>Keagle</w:t>
      </w:r>
      <w:proofErr w:type="spellEnd"/>
      <w:r>
        <w:t xml:space="preserve"> for providing rooster testes; G. Farley for technical assistance; H. Lin for reagents; Xi Chen, </w:t>
      </w:r>
      <w:proofErr w:type="spellStart"/>
      <w:r>
        <w:t>Xiaotu</w:t>
      </w:r>
      <w:proofErr w:type="spellEnd"/>
      <w:r>
        <w:t xml:space="preserve"> Ma, Oliver </w:t>
      </w:r>
      <w:proofErr w:type="spellStart"/>
      <w:r>
        <w:t>Rando</w:t>
      </w:r>
      <w:proofErr w:type="spellEnd"/>
      <w:r>
        <w:t xml:space="preserve">, and Benjamin </w:t>
      </w:r>
      <w:proofErr w:type="spellStart"/>
      <w:r>
        <w:t>Carone</w:t>
      </w:r>
      <w:proofErr w:type="spellEnd"/>
      <w:r>
        <w:t xml:space="preserve"> for advice on ChIP; and members of our laboratories for critical comments on the manuscript. </w:t>
      </w:r>
      <w:proofErr w:type="gramStart"/>
      <w:r>
        <w:t xml:space="preserve">X.Z.L. was supported by the </w:t>
      </w:r>
      <w:proofErr w:type="spellStart"/>
      <w:r>
        <w:t>Lalor</w:t>
      </w:r>
      <w:proofErr w:type="spellEnd"/>
      <w:r>
        <w:t xml:space="preserve"> Foundation and the Jane Coffin Childs Memorial Fund</w:t>
      </w:r>
      <w:proofErr w:type="gramEnd"/>
      <w:r>
        <w:t xml:space="preserve"> for Medical Research.</w:t>
      </w:r>
    </w:p>
    <w:p w14:paraId="57A79E3A" w14:textId="77777777" w:rsidR="00A266D8" w:rsidRDefault="00A266D8" w:rsidP="00A266D8">
      <w:pPr>
        <w:pStyle w:val="Heading5"/>
      </w:pPr>
      <w:r>
        <w:t>Accession Numbers</w:t>
      </w:r>
    </w:p>
    <w:p w14:paraId="1E55CE19" w14:textId="400CB25A" w:rsidR="00A266D8" w:rsidRDefault="00A266D8" w:rsidP="00B473B9">
      <w:pPr>
        <w:pStyle w:val="ThesisNormalCompressed"/>
      </w:pPr>
      <w:r>
        <w:t>The Gene Expression Omnibus (GEO) accession number for the RNA-</w:t>
      </w:r>
      <w:proofErr w:type="spellStart"/>
      <w:r>
        <w:t>seq</w:t>
      </w:r>
      <w:proofErr w:type="spellEnd"/>
      <w:r>
        <w:t>, ChIP-</w:t>
      </w:r>
      <w:proofErr w:type="spellStart"/>
      <w:r>
        <w:t>seq</w:t>
      </w:r>
      <w:proofErr w:type="spellEnd"/>
      <w:r>
        <w:t xml:space="preserve">, and small RNA data reported in this paper is </w:t>
      </w:r>
      <w:hyperlink r:id="rId57" w:history="1">
        <w:r w:rsidRPr="00A266D8">
          <w:rPr>
            <w:rStyle w:val="Hyperlink"/>
          </w:rPr>
          <w:t>GSE44690</w:t>
        </w:r>
      </w:hyperlink>
      <w:r>
        <w:t>.</w:t>
      </w:r>
    </w:p>
    <w:p w14:paraId="5152EE28" w14:textId="77777777" w:rsidR="001B6CD9" w:rsidRDefault="001B6CD9" w:rsidP="00B473B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1B6CD9">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w:t>
      </w:r>
      <w:proofErr w:type="spellStart"/>
      <w:r w:rsidRPr="001B6CD9">
        <w:t>SvJ</w:t>
      </w:r>
      <w:proofErr w:type="spellEnd"/>
      <w:r w:rsidRPr="001B6CD9">
        <w:t xml:space="preserve">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w:t>
      </w:r>
      <w:proofErr w:type="spellStart"/>
      <w:r w:rsidRPr="001B6CD9">
        <w:t>SvJ</w:t>
      </w:r>
      <w:proofErr w:type="spellEnd"/>
      <w:r w:rsidRPr="001B6CD9">
        <w:t xml:space="preserve">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7828C7">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w:t>
      </w:r>
      <w:proofErr w:type="gramStart"/>
      <w:r w:rsidRPr="001B6CD9">
        <w:t>nt</w:t>
      </w:r>
      <w:proofErr w:type="gramEnd"/>
      <w:r w:rsidRPr="001B6CD9">
        <w:t xml:space="preserve"> RNA was isolated and 2S rRNA depletion omitted. Sequencing was performed using either a Genome Analyzer GAII (36 or 76 nt reads) or HiSeq 2000 (50 nt) instrument (Illumina, San Diego, CA, USA). We analyzed published small RNA libraries from purified mouse </w:t>
      </w:r>
      <w:proofErr w:type="spellStart"/>
      <w:r w:rsidRPr="001B6CD9">
        <w:t>spermatogonia</w:t>
      </w:r>
      <w:proofErr w:type="spellEnd"/>
      <w:r w:rsidRPr="001B6CD9">
        <w:t xml:space="preserve">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 xml:space="preserve">(SRR069811; Gan et al., 2011; </w:t>
      </w:r>
      <w:proofErr w:type="spellStart"/>
      <w:r w:rsidRPr="001B6CD9">
        <w:t>Modzelewski</w:t>
      </w:r>
      <w:proofErr w:type="spellEnd"/>
      <w:r w:rsidRPr="001B6CD9">
        <w:t xml:space="preserve">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 xml:space="preserve">(SRX012165 and SRX012166; </w:t>
      </w:r>
      <w:proofErr w:type="spellStart"/>
      <w:r w:rsidRPr="001B6CD9">
        <w:t>Vagin</w:t>
      </w:r>
      <w:proofErr w:type="spellEnd"/>
      <w:r w:rsidRPr="001B6CD9">
        <w:t xml:space="preserve">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7828C7">
      <w:pPr>
        <w:pStyle w:val="ThesisNormalCompressed"/>
      </w:pPr>
      <w:r w:rsidRPr="001B6CD9">
        <w:t>Strand-specific RNA-</w:t>
      </w:r>
      <w:proofErr w:type="spellStart"/>
      <w:r w:rsidRPr="001B6CD9">
        <w:t>seq</w:t>
      </w:r>
      <w:proofErr w:type="spellEnd"/>
      <w:r w:rsidRPr="001B6CD9">
        <w:t xml:space="preserve">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w:t>
      </w:r>
      <w:proofErr w:type="spellStart"/>
      <w:r w:rsidRPr="001B6CD9">
        <w:t>Ribo</w:t>
      </w:r>
      <w:proofErr w:type="spellEnd"/>
      <w:r w:rsidRPr="001B6CD9">
        <w:t>-Zero Gold (</w:t>
      </w:r>
      <w:proofErr w:type="spellStart"/>
      <w:r w:rsidRPr="001B6CD9">
        <w:t>Epicentre</w:t>
      </w:r>
      <w:proofErr w:type="spellEnd"/>
      <w:r w:rsidRPr="001B6CD9">
        <w:t xml:space="preserv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7828C7">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w:t>
      </w:r>
      <w:proofErr w:type="spellStart"/>
      <w:r w:rsidRPr="001B6CD9">
        <w:t>ncRNAscan</w:t>
      </w:r>
      <w:proofErr w:type="spellEnd"/>
      <w:r w:rsidRPr="001B6CD9">
        <w:t xml:space="preserve">, the known </w:t>
      </w:r>
      <w:proofErr w:type="spellStart"/>
      <w:proofErr w:type="gramStart"/>
      <w:r w:rsidRPr="001B6CD9">
        <w:t>tRNAs</w:t>
      </w:r>
      <w:proofErr w:type="spellEnd"/>
      <w:proofErr w:type="gramEnd"/>
      <w:r w:rsidRPr="001B6CD9">
        <w:t xml:space="preserve"> from UCSC, and 18S, 28S and 5.8S </w:t>
      </w:r>
      <w:proofErr w:type="spellStart"/>
      <w:r w:rsidRPr="001B6CD9">
        <w:t>rRNAs</w:t>
      </w:r>
      <w:proofErr w:type="spellEnd"/>
      <w:r w:rsidRPr="001B6CD9">
        <w:t xml:space="preserve">. </w:t>
      </w:r>
      <w:proofErr w:type="gramStart"/>
      <w:r w:rsidRPr="001B6CD9">
        <w:t>miRNA</w:t>
      </w:r>
      <w:proofErr w:type="gramEnd"/>
      <w:r w:rsidRPr="001B6CD9">
        <w:t xml:space="preserve"> hairpin and mature miRNA annotation was from </w:t>
      </w:r>
      <w:proofErr w:type="spellStart"/>
      <w:r w:rsidRPr="001B6CD9">
        <w:t>miRBase</w:t>
      </w:r>
      <w:proofErr w:type="spellEnd"/>
      <w:r w:rsidRPr="001B6CD9">
        <w:t xml:space="preserv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74" w:name="OLE_LINK1"/>
      <w:bookmarkStart w:id="75" w:name="OLE_LINK2"/>
      <w:r w:rsidRPr="001B6CD9">
        <w:t>Table S</w:t>
      </w:r>
      <w:bookmarkEnd w:id="74"/>
      <w:bookmarkEnd w:id="75"/>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w:t>
      </w:r>
      <w:proofErr w:type="spellStart"/>
      <w:r w:rsidRPr="001B6CD9">
        <w:t>seq</w:t>
      </w:r>
      <w:proofErr w:type="spellEnd"/>
      <w:r w:rsidRPr="001B6CD9">
        <w:t xml:space="preserve"> Analysis</w:t>
      </w:r>
    </w:p>
    <w:p w14:paraId="1FC92828" w14:textId="77777777" w:rsidR="001B6CD9" w:rsidRPr="001B6CD9" w:rsidRDefault="001B6CD9" w:rsidP="001B6CD9">
      <w:pPr>
        <w:pStyle w:val="ThesisNormalCompressed"/>
      </w:pPr>
      <w:r w:rsidRPr="001B6CD9">
        <w:t>RNA-</w:t>
      </w:r>
      <w:proofErr w:type="spellStart"/>
      <w:r w:rsidRPr="001B6CD9">
        <w:t>seq</w:t>
      </w:r>
      <w:proofErr w:type="spellEnd"/>
      <w:r w:rsidRPr="001B6CD9">
        <w:t xml:space="preserve"> reads were aligned to the genome (NCBI 37/mm9) using TopHat 2.0.4 </w:t>
      </w:r>
      <w:r w:rsidRPr="001B6CD9">
        <w:fldChar w:fldCharType="begin"/>
      </w:r>
      <w:r w:rsidRPr="001B6CD9">
        <w:instrText>ADDIN BEC{Trapnell et al., 2009, #80300}</w:instrText>
      </w:r>
      <w:r w:rsidRPr="001B6CD9">
        <w:fldChar w:fldCharType="separate"/>
      </w:r>
      <w:r w:rsidRPr="001B6CD9">
        <w:t>(</w:t>
      </w:r>
      <w:proofErr w:type="spellStart"/>
      <w:r w:rsidRPr="001B6CD9">
        <w:t>Trapnell</w:t>
      </w:r>
      <w:proofErr w:type="spellEnd"/>
      <w:r w:rsidRPr="001B6CD9">
        <w:t xml:space="preserve">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w:t>
      </w:r>
      <w:proofErr w:type="spellStart"/>
      <w:r w:rsidRPr="001B6CD9">
        <w:t>BEDTools</w:t>
      </w:r>
      <w:proofErr w:type="spellEnd"/>
      <w:r w:rsidRPr="001B6CD9">
        <w:t xml:space="preserve">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w:t>
      </w:r>
      <w:proofErr w:type="spellStart"/>
      <w:r w:rsidRPr="001B6CD9">
        <w:t>seq</w:t>
      </w:r>
      <w:proofErr w:type="spellEnd"/>
      <w:r w:rsidRPr="001B6CD9">
        <w:t xml:space="preserve"> data. Sequences mapping to five genes (Table S1) that overlapped with or were embedded within a piRNA gene</w:t>
      </w:r>
      <w:bookmarkStart w:id="76" w:name="OLE_LINK3"/>
      <w:bookmarkStart w:id="77" w:name="OLE_LINK4"/>
      <w:r w:rsidRPr="001B6CD9">
        <w:t xml:space="preserve"> were excluded when calculating piRNA precursor transcript abundance</w:t>
      </w:r>
      <w:bookmarkEnd w:id="76"/>
      <w:bookmarkEnd w:id="77"/>
      <w:r w:rsidRPr="001B6CD9">
        <w:t>.</w:t>
      </w:r>
    </w:p>
    <w:p w14:paraId="03164301" w14:textId="77777777" w:rsidR="001B6CD9" w:rsidRPr="001B6CD9" w:rsidRDefault="001B6CD9" w:rsidP="0086637F">
      <w:pPr>
        <w:pStyle w:val="Heading5"/>
      </w:pPr>
      <w:r w:rsidRPr="001B6CD9">
        <w:t>PAS-</w:t>
      </w:r>
      <w:proofErr w:type="spellStart"/>
      <w:r w:rsidRPr="001B6CD9">
        <w:t>seq</w:t>
      </w:r>
      <w:proofErr w:type="spellEnd"/>
      <w:r w:rsidRPr="001B6CD9">
        <w:t xml:space="preserve"> Library Construction and Analysis</w:t>
      </w:r>
    </w:p>
    <w:p w14:paraId="081520E2" w14:textId="77777777" w:rsidR="001B6CD9" w:rsidRPr="001B6CD9" w:rsidRDefault="001B6CD9" w:rsidP="001B6CD9">
      <w:pPr>
        <w:pStyle w:val="ThesisNormalCompressed"/>
      </w:pPr>
      <w:r w:rsidRPr="001B6CD9">
        <w:t>PAS-</w:t>
      </w:r>
      <w:proofErr w:type="spellStart"/>
      <w:r w:rsidRPr="001B6CD9">
        <w:t>seq</w:t>
      </w:r>
      <w:proofErr w:type="spellEnd"/>
      <w:r w:rsidRPr="001B6CD9">
        <w:t xml:space="preserve">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w:t>
      </w:r>
      <w:proofErr w:type="spellStart"/>
      <w:r w:rsidRPr="001B6CD9">
        <w:t>Flexbar</w:t>
      </w:r>
      <w:proofErr w:type="spellEnd"/>
      <w:r w:rsidRPr="001B6CD9">
        <w:t xml:space="preserve"> 2.2 (http://sourceforge.net/projects/theflexibleadap) with the parameters “-at 3 -</w:t>
      </w:r>
      <w:proofErr w:type="spellStart"/>
      <w:r w:rsidRPr="001B6CD9">
        <w:t>ao</w:t>
      </w:r>
      <w:proofErr w:type="spellEnd"/>
      <w:r w:rsidRPr="001B6CD9">
        <w:t xml:space="preserve"> 10 --min-</w:t>
      </w:r>
      <w:proofErr w:type="spellStart"/>
      <w:r w:rsidRPr="001B6CD9">
        <w:t>readlength</w:t>
      </w:r>
      <w:proofErr w:type="spellEnd"/>
      <w:r w:rsidRPr="001B6CD9">
        <w:t xml:space="preserve"> 30 --max-uncalled 70 --</w:t>
      </w:r>
      <w:proofErr w:type="spellStart"/>
      <w:r w:rsidRPr="001B6CD9">
        <w:t>phred</w:t>
      </w:r>
      <w:proofErr w:type="spellEnd"/>
      <w:r w:rsidRPr="001B6CD9">
        <w:t>-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7828C7">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w:t>
      </w:r>
      <w:proofErr w:type="spellStart"/>
      <w:r w:rsidRPr="001B6CD9">
        <w:t>Flexbar</w:t>
      </w:r>
      <w:proofErr w:type="spellEnd"/>
      <w:r w:rsidRPr="001B6CD9">
        <w:t xml:space="preserve"> 2.2 with the parameters of “-at 3 -</w:t>
      </w:r>
      <w:proofErr w:type="spellStart"/>
      <w:r w:rsidRPr="001B6CD9">
        <w:t>ao</w:t>
      </w:r>
      <w:proofErr w:type="spellEnd"/>
      <w:r w:rsidRPr="001B6CD9">
        <w:t xml:space="preserve"> 10 --min-</w:t>
      </w:r>
      <w:proofErr w:type="spellStart"/>
      <w:r w:rsidRPr="001B6CD9">
        <w:t>readlength</w:t>
      </w:r>
      <w:proofErr w:type="spellEnd"/>
      <w:r w:rsidRPr="001B6CD9">
        <w:t xml:space="preserve"> 20 --max-uncalled 70 --</w:t>
      </w:r>
      <w:proofErr w:type="spellStart"/>
      <w:r w:rsidRPr="001B6CD9">
        <w:t>phred</w:t>
      </w:r>
      <w:proofErr w:type="spellEnd"/>
      <w:r w:rsidRPr="001B6CD9">
        <w:t>-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7828C7">
      <w:pPr>
        <w:pStyle w:val="ThesisNormalCompressed"/>
      </w:pPr>
      <w:r w:rsidRPr="001B6CD9">
        <w:t>De novo transcriptome assembly from three biological replicates of strand-specific RNA-</w:t>
      </w:r>
      <w:proofErr w:type="spellStart"/>
      <w:r w:rsidRPr="001B6CD9">
        <w:t>seq</w:t>
      </w:r>
      <w:proofErr w:type="spellEnd"/>
      <w:r w:rsidRPr="001B6CD9">
        <w:t xml:space="preserve">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w:t>
      </w:r>
      <w:proofErr w:type="spellStart"/>
      <w:r w:rsidRPr="001B6CD9">
        <w:t>Grabherr</w:t>
      </w:r>
      <w:proofErr w:type="spellEnd"/>
      <w:r w:rsidRPr="001B6CD9">
        <w:t xml:space="preserve">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xml:space="preserve">, and the alignments with more than 95% of sequence length mapped and </w:t>
      </w:r>
      <w:proofErr w:type="gramStart"/>
      <w:r w:rsidRPr="001B6CD9">
        <w:t>fewer</w:t>
      </w:r>
      <w:proofErr w:type="gramEnd"/>
      <w:r w:rsidRPr="001B6CD9">
        <w:t xml:space="preserve"> than 1% mismatches retained.</w:t>
      </w:r>
    </w:p>
    <w:p w14:paraId="0BD1E338" w14:textId="77777777" w:rsidR="007828C7" w:rsidRDefault="001B6CD9" w:rsidP="007828C7">
      <w:pPr>
        <w:pStyle w:val="ThesisNormalCompressed"/>
      </w:pPr>
      <w:r w:rsidRPr="001B6CD9">
        <w:t>We extracted novel junctions from Trinity (i.e., reads with [0-9]+</w:t>
      </w:r>
      <w:proofErr w:type="gramStart"/>
      <w:r w:rsidRPr="001B6CD9">
        <w:t>M[</w:t>
      </w:r>
      <w:proofErr w:type="gramEnd"/>
      <w:r w:rsidRPr="001B6CD9">
        <w:t>0-9]+N[0-9]+M pattern in the CIGAR string of SAM output), and re-mapped all RNA-</w:t>
      </w:r>
      <w:proofErr w:type="spellStart"/>
      <w:r w:rsidRPr="001B6CD9">
        <w:t>seq</w:t>
      </w:r>
      <w:proofErr w:type="spellEnd"/>
      <w:r w:rsidRPr="001B6CD9">
        <w:t xml:space="preserve"> reads to these junctions, rescuing 1,402,444 reads in three replicates. Rescued reads were combined with TopHat alignments (supplied with "–max-</w:t>
      </w:r>
      <w:proofErr w:type="spellStart"/>
      <w:r w:rsidRPr="001B6CD9">
        <w:t>multihits</w:t>
      </w:r>
      <w:proofErr w:type="spellEnd"/>
      <w:r w:rsidRPr="001B6CD9">
        <w:t xml:space="preserve"> 100" to assembly through repetitive regions) and used as input for reference-based assembly.</w:t>
      </w:r>
    </w:p>
    <w:p w14:paraId="129D86AD" w14:textId="0E0694AB" w:rsidR="001B6CD9" w:rsidRPr="001B6CD9" w:rsidRDefault="001B6CD9" w:rsidP="007828C7">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w:t>
      </w:r>
      <w:proofErr w:type="spellStart"/>
      <w:r w:rsidRPr="001B6CD9">
        <w:t>Trapnell</w:t>
      </w:r>
      <w:proofErr w:type="spellEnd"/>
      <w:r w:rsidRPr="001B6CD9">
        <w:t xml:space="preserve"> et al., 2010)</w:t>
      </w:r>
      <w:r w:rsidRPr="001B6CD9">
        <w:fldChar w:fldCharType="end"/>
      </w:r>
      <w:r w:rsidRPr="001B6CD9">
        <w:t xml:space="preserve"> with parameters of “-u -j 0.2 --min-frags-per-</w:t>
      </w:r>
      <w:proofErr w:type="spellStart"/>
      <w:r w:rsidRPr="001B6CD9">
        <w:t>transfrag</w:t>
      </w:r>
      <w:proofErr w:type="spellEnd"/>
      <w:r w:rsidRPr="001B6CD9">
        <w:t xml:space="preserve"> 40” to assemble transcripts. To join small transcript fragments caused by insufficient read coverage or embedded repetitive elements, two different gap-joining distance cutoffs were used for the assembly of genes (“--overlap-radius 100”) and piRNA loci (“--overlap-radius 250”). We used </w:t>
      </w:r>
      <w:proofErr w:type="spellStart"/>
      <w:r w:rsidRPr="001B6CD9">
        <w:t>Cuffcompare</w:t>
      </w:r>
      <w:proofErr w:type="spellEnd"/>
      <w:r w:rsidRPr="001B6CD9">
        <w:t xml:space="preserve"> v2.0.2 </w:t>
      </w:r>
      <w:r w:rsidRPr="001B6CD9">
        <w:fldChar w:fldCharType="begin"/>
      </w:r>
      <w:r w:rsidRPr="001B6CD9">
        <w:instrText>ADDIN BEC{Trapnell et al., 2010, #40143}</w:instrText>
      </w:r>
      <w:r w:rsidRPr="001B6CD9">
        <w:fldChar w:fldCharType="separate"/>
      </w:r>
      <w:r w:rsidRPr="001B6CD9">
        <w:t>(</w:t>
      </w:r>
      <w:proofErr w:type="spellStart"/>
      <w:r w:rsidRPr="001B6CD9">
        <w:t>Trapnell</w:t>
      </w:r>
      <w:proofErr w:type="spellEnd"/>
      <w:r w:rsidRPr="001B6CD9">
        <w:t xml:space="preserve">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proofErr w:type="gramStart"/>
      <w:r w:rsidRPr="001B6CD9">
        <w:t>piRNA</w:t>
      </w:r>
      <w:proofErr w:type="gramEnd"/>
      <w:r w:rsidRPr="001B6CD9">
        <w:t xml:space="preserve"> Precursor Transcript Annotation</w:t>
      </w:r>
    </w:p>
    <w:p w14:paraId="19E4BC27" w14:textId="77777777" w:rsidR="001B6CD9" w:rsidRPr="001B6CD9" w:rsidRDefault="001B6CD9" w:rsidP="007828C7">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7828C7">
      <w:pPr>
        <w:pStyle w:val="ThesisNormalCompressed"/>
      </w:pPr>
      <w:r w:rsidRPr="001B6CD9">
        <w:t>To refine the termini of the piRNA-producing transcripts, we supplemented the RNA-</w:t>
      </w:r>
      <w:proofErr w:type="spellStart"/>
      <w:r w:rsidRPr="001B6CD9">
        <w:t>seq</w:t>
      </w:r>
      <w:proofErr w:type="spellEnd"/>
      <w:r w:rsidRPr="001B6CD9">
        <w:t xml:space="preserve"> data with high-throughput sequencing of 5′ ends of RNAs bearing (5′</w:t>
      </w:r>
      <w:proofErr w:type="gramStart"/>
      <w:r w:rsidRPr="001B6CD9">
        <w:t>)</w:t>
      </w:r>
      <w:proofErr w:type="spellStart"/>
      <w:r w:rsidRPr="001B6CD9">
        <w:t>ppp</w:t>
      </w:r>
      <w:proofErr w:type="spellEnd"/>
      <w:proofErr w:type="gramEnd"/>
      <w:r w:rsidRPr="001B6CD9">
        <w:t>(5′) cap structures (CAGE) and of the 3′ ends of transcripts flanking the poly(A) tail (PAS-</w:t>
      </w:r>
      <w:proofErr w:type="spellStart"/>
      <w:r w:rsidRPr="001B6CD9">
        <w:t>seq</w:t>
      </w:r>
      <w:proofErr w:type="spellEnd"/>
      <w:r w:rsidRPr="001B6CD9">
        <w:t>). To provide independent confirmation of the 5′ ends of each piRNA-producing transcript, we used chromatin immunoprecipitation (ChIP-</w:t>
      </w:r>
      <w:proofErr w:type="spellStart"/>
      <w:r w:rsidRPr="001B6CD9">
        <w:t>seq</w:t>
      </w:r>
      <w:proofErr w:type="spellEnd"/>
      <w:r w:rsidRPr="001B6CD9">
        <w:t xml:space="preserve">) of RNA polymerase II (pol II) and histone H3 bearing trimethylated lysine-4 (H3K4me3). Refinement of transcriptional starts required both a CAGE and </w:t>
      </w:r>
      <w:proofErr w:type="gramStart"/>
      <w:r w:rsidRPr="001B6CD9">
        <w:t>a</w:t>
      </w:r>
      <w:proofErr w:type="gramEnd"/>
      <w:r w:rsidRPr="001B6CD9">
        <w:t xml:space="preserve">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proofErr w:type="gramStart"/>
      <w:r w:rsidRPr="001B6CD9">
        <w:t>piRNA</w:t>
      </w:r>
      <w:proofErr w:type="gramEnd"/>
      <w:r w:rsidRPr="001B6CD9">
        <w:t xml:space="preserve"> Gene Nomenclature</w:t>
      </w:r>
    </w:p>
    <w:p w14:paraId="59EFAE93" w14:textId="77777777" w:rsidR="001B6CD9" w:rsidRPr="001B6CD9" w:rsidRDefault="001B6CD9" w:rsidP="007828C7">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1B6CD9">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1B6CD9">
      <w:pPr>
        <w:pStyle w:val="ThesisNormalCompressed"/>
      </w:pPr>
      <w:r w:rsidRPr="001B6CD9">
        <w:t xml:space="preserve">We determined differential gene expression using </w:t>
      </w:r>
      <w:proofErr w:type="spellStart"/>
      <w:r w:rsidRPr="001B6CD9">
        <w:t>DESeq</w:t>
      </w:r>
      <w:proofErr w:type="spellEnd"/>
      <w:r w:rsidRPr="001B6CD9">
        <w:t xml:space="preserve">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1B6CD9">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w:t>
      </w:r>
      <w:proofErr w:type="spellStart"/>
      <w:r w:rsidRPr="001B6CD9">
        <w:t>ab</w:t>
      </w:r>
      <w:proofErr w:type="spellEnd"/>
      <w:r w:rsidRPr="001B6CD9">
        <w:t xml:space="preserve">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1B6CD9">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w:t>
      </w:r>
      <w:proofErr w:type="spellStart"/>
      <w:r w:rsidRPr="001B6CD9">
        <w:t>Dounce</w:t>
      </w:r>
      <w:proofErr w:type="spellEnd"/>
      <w:r w:rsidRPr="001B6CD9">
        <w:t xml:space="preserve"> homogenizer (Kimble-Chase, Vineland, NJ, USA). Chromatin was sheared by sonication and </w:t>
      </w:r>
      <w:proofErr w:type="spellStart"/>
      <w:r w:rsidRPr="001B6CD9">
        <w:t>immunoprecipitated</w:t>
      </w:r>
      <w:proofErr w:type="spellEnd"/>
      <w:r w:rsidRPr="001B6CD9">
        <w:t xml:space="preserve"> using anti-A-MYB (HPA008791; Sigma, St. Louis, MO, USA) or anti-H3K4me3 (ab8580; </w:t>
      </w:r>
      <w:proofErr w:type="spellStart"/>
      <w:r w:rsidRPr="001B6CD9">
        <w:t>Abcam</w:t>
      </w:r>
      <w:proofErr w:type="spellEnd"/>
      <w:r w:rsidRPr="001B6CD9">
        <w:t>, Cambridge, MA, USA) antibody; immunoglobulin G (</w:t>
      </w:r>
      <w:proofErr w:type="spellStart"/>
      <w:r w:rsidRPr="001B6CD9">
        <w:t>IgG</w:t>
      </w:r>
      <w:proofErr w:type="spellEnd"/>
      <w:r w:rsidRPr="001B6CD9">
        <w:t>; Sigma, item 2729) served as a control. ChIP-quantitative PCR (</w:t>
      </w:r>
      <w:proofErr w:type="spellStart"/>
      <w:r w:rsidRPr="001B6CD9">
        <w:t>qPCR</w:t>
      </w:r>
      <w:proofErr w:type="spellEnd"/>
      <w:r w:rsidRPr="001B6CD9">
        <w:t xml:space="preserve">) was performed using the CFX96 Real-Time PCR Detection System with </w:t>
      </w:r>
      <w:proofErr w:type="spellStart"/>
      <w:r w:rsidRPr="001B6CD9">
        <w:t>SsoFast</w:t>
      </w:r>
      <w:proofErr w:type="spellEnd"/>
      <w:r w:rsidRPr="001B6CD9">
        <w:t xml:space="preserve"> </w:t>
      </w:r>
      <w:proofErr w:type="spellStart"/>
      <w:r w:rsidRPr="001B6CD9">
        <w:t>EvaGreen</w:t>
      </w:r>
      <w:proofErr w:type="spellEnd"/>
      <w:r w:rsidRPr="001B6CD9">
        <w:t xml:space="preserve"> </w:t>
      </w:r>
      <w:proofErr w:type="spellStart"/>
      <w:r w:rsidRPr="001B6CD9">
        <w:t>Supermix</w:t>
      </w:r>
      <w:proofErr w:type="spellEnd"/>
      <w:r w:rsidRPr="001B6CD9">
        <w:t xml:space="preserve"> (Bio-Rad, Hercules, CA, USA). Data were analyzed using DART-PCR </w:t>
      </w:r>
      <w:r w:rsidRPr="001B6CD9">
        <w:fldChar w:fldCharType="begin"/>
      </w:r>
      <w:r w:rsidRPr="001B6CD9">
        <w:instrText>ADDIN BEC{Peirson et al., 2003, #78012}</w:instrText>
      </w:r>
      <w:r w:rsidRPr="001B6CD9">
        <w:fldChar w:fldCharType="separate"/>
      </w:r>
      <w:r w:rsidRPr="001B6CD9">
        <w:t>(</w:t>
      </w:r>
      <w:proofErr w:type="spellStart"/>
      <w:r w:rsidRPr="001B6CD9">
        <w:t>Peirson</w:t>
      </w:r>
      <w:proofErr w:type="spellEnd"/>
      <w:r w:rsidRPr="001B6CD9">
        <w:t xml:space="preserve">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proofErr w:type="spellStart"/>
      <w:r w:rsidRPr="001B6CD9">
        <w:rPr>
          <w:i/>
        </w:rPr>
        <w:t>q</w:t>
      </w:r>
      <w:r w:rsidRPr="001B6CD9">
        <w:t>PCR</w:t>
      </w:r>
      <w:proofErr w:type="spellEnd"/>
      <w:r w:rsidRPr="001B6CD9">
        <w:t xml:space="preserve"> primers. ChIP-</w:t>
      </w:r>
      <w:proofErr w:type="spellStart"/>
      <w:r w:rsidRPr="001B6CD9">
        <w:t>seq</w:t>
      </w:r>
      <w:proofErr w:type="spellEnd"/>
      <w:r w:rsidRPr="001B6CD9">
        <w:t xml:space="preserve"> libraries for anti-A-MYB and control input DNA were prepared following the Illumina ChIP-</w:t>
      </w:r>
      <w:proofErr w:type="spellStart"/>
      <w:r w:rsidRPr="001B6CD9">
        <w:t>seq</w:t>
      </w:r>
      <w:proofErr w:type="spellEnd"/>
      <w:r w:rsidRPr="001B6CD9">
        <w:t xml:space="preserve"> protocol and sequenced on a HiSeq 2000 (50 nt reads).</w:t>
      </w:r>
    </w:p>
    <w:p w14:paraId="6ACD5D84" w14:textId="77777777" w:rsidR="001B6CD9" w:rsidRPr="001B6CD9" w:rsidRDefault="001B6CD9" w:rsidP="0086637F">
      <w:pPr>
        <w:pStyle w:val="Heading5"/>
      </w:pPr>
      <w:r w:rsidRPr="001B6CD9">
        <w:t>ChIP-</w:t>
      </w:r>
      <w:proofErr w:type="spellStart"/>
      <w:r w:rsidRPr="001B6CD9">
        <w:t>seq</w:t>
      </w:r>
      <w:proofErr w:type="spellEnd"/>
      <w:r w:rsidRPr="001B6CD9">
        <w:t xml:space="preserve"> Analysis</w:t>
      </w:r>
    </w:p>
    <w:p w14:paraId="63898397" w14:textId="77777777" w:rsidR="001B6CD9" w:rsidRPr="001B6CD9" w:rsidRDefault="001B6CD9" w:rsidP="001B6CD9">
      <w:pPr>
        <w:pStyle w:val="ThesisNormalCompressed"/>
      </w:pPr>
      <w:r w:rsidRPr="001B6CD9">
        <w:t>ChIP-</w:t>
      </w:r>
      <w:proofErr w:type="spellStart"/>
      <w:r w:rsidRPr="001B6CD9">
        <w:t>seq</w:t>
      </w:r>
      <w:proofErr w:type="spellEnd"/>
      <w:r w:rsidRPr="001B6CD9">
        <w:t xml:space="preserve"> reads were aligned to the genome using Bowtie version 0.12.7 </w:t>
      </w:r>
      <w:r w:rsidRPr="001B6CD9">
        <w:fldChar w:fldCharType="begin"/>
      </w:r>
      <w:r w:rsidRPr="001B6CD9">
        <w:instrText>ADDIN BEC{Langmead et al., 2009, #30004}</w:instrText>
      </w:r>
      <w:r w:rsidRPr="001B6CD9">
        <w:fldChar w:fldCharType="separate"/>
      </w:r>
      <w:r w:rsidRPr="001B6CD9">
        <w:t>(</w:t>
      </w:r>
      <w:proofErr w:type="spellStart"/>
      <w:r w:rsidRPr="001B6CD9">
        <w:t>Langmead</w:t>
      </w:r>
      <w:proofErr w:type="spellEnd"/>
      <w:r w:rsidRPr="001B6CD9">
        <w:t xml:space="preserve">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w:t>
      </w:r>
      <w:proofErr w:type="spellStart"/>
      <w:r w:rsidRPr="001B6CD9">
        <w:t>BEDTools</w:t>
      </w:r>
      <w:proofErr w:type="spellEnd"/>
      <w:r w:rsidRPr="001B6CD9">
        <w:t xml:space="preserve">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1B6CD9">
      <w:pPr>
        <w:pStyle w:val="ThesisNormalCompressed"/>
      </w:pPr>
      <w:r w:rsidRPr="001B6CD9">
        <w:t xml:space="preserve">Total RNA was treated with Turbo </w:t>
      </w:r>
      <w:proofErr w:type="spellStart"/>
      <w:r w:rsidRPr="001B6CD9">
        <w:t>DNase</w:t>
      </w:r>
      <w:proofErr w:type="spellEnd"/>
      <w:r w:rsidRPr="001B6CD9">
        <w:t xml:space="preserve"> (</w:t>
      </w:r>
      <w:proofErr w:type="spellStart"/>
      <w:r w:rsidRPr="001B6CD9">
        <w:t>Ambion</w:t>
      </w:r>
      <w:proofErr w:type="spellEnd"/>
      <w:r w:rsidRPr="001B6CD9">
        <w:t xml:space="preserve">, Austin, TX, USA), and then reverse transcribed using </w:t>
      </w:r>
      <w:proofErr w:type="spellStart"/>
      <w:r w:rsidRPr="001B6CD9">
        <w:t>SuperScript</w:t>
      </w:r>
      <w:proofErr w:type="spellEnd"/>
      <w:r w:rsidRPr="001B6CD9">
        <w:t xml:space="preserve"> III (Invitrogen, Eugene,</w:t>
      </w:r>
      <w:r w:rsidRPr="001B6CD9">
        <w:rPr>
          <w:vertAlign w:val="superscript"/>
        </w:rPr>
        <w:t xml:space="preserve"> </w:t>
      </w:r>
      <w:r w:rsidRPr="001B6CD9">
        <w:t>OR, USA) with random primers (</w:t>
      </w:r>
      <w:proofErr w:type="spellStart"/>
      <w:r w:rsidRPr="001B6CD9">
        <w:t>Promega</w:t>
      </w:r>
      <w:proofErr w:type="spellEnd"/>
      <w:r w:rsidRPr="001B6CD9">
        <w:t>,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1B6CD9">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 xml:space="preserve">-score for 10 </w:t>
      </w:r>
      <w:proofErr w:type="spellStart"/>
      <w:r w:rsidRPr="001B6CD9">
        <w:t>bp</w:t>
      </w:r>
      <w:proofErr w:type="spellEnd"/>
      <w:r w:rsidRPr="001B6CD9">
        <w:t xml:space="preserve">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1B6CD9">
      <w:pPr>
        <w:pStyle w:val="ThesisNormalCompressed"/>
      </w:pPr>
      <w:r w:rsidRPr="001B6CD9">
        <w:t xml:space="preserve">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w:t>
      </w:r>
      <w:proofErr w:type="gramStart"/>
      <w:r w:rsidRPr="001B6CD9">
        <w:t>The boundaries of each cluster were further refined by including those base pairs for which piRNA abundance exceeded the mean piRNA abundance of the top 2% windows</w:t>
      </w:r>
      <w:proofErr w:type="gramEnd"/>
      <w:r w:rsidRPr="001B6CD9">
        <w:t>. We considered only those clusters with abundance &gt;10 ppm for uniquely mapping piRNAs. In Figure 8E, gene models were corrected using data from our unpublished adult rooster testis RNA-</w:t>
      </w:r>
      <w:proofErr w:type="spellStart"/>
      <w:r w:rsidRPr="001B6CD9">
        <w:t>seq</w:t>
      </w:r>
      <w:proofErr w:type="spellEnd"/>
      <w:r w:rsidRPr="001B6CD9">
        <w:t xml:space="preserve"> data.</w:t>
      </w:r>
    </w:p>
    <w:p w14:paraId="0F06E71C" w14:textId="40F37482" w:rsidR="004754D1" w:rsidRDefault="001B6CD9" w:rsidP="00EC0B54">
      <w:pPr>
        <w:pStyle w:val="Heading1"/>
      </w:pPr>
      <w:r w:rsidRPr="001B6CD9">
        <w:br w:type="page"/>
      </w:r>
      <w:bookmarkStart w:id="78" w:name="_Toc239477776"/>
      <w:r w:rsidR="004754D1">
        <w:t>Perspective</w:t>
      </w:r>
      <w:bookmarkEnd w:id="73"/>
      <w:bookmarkEnd w:id="78"/>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817221">
      <w:pPr>
        <w:pStyle w:val="Heading4"/>
      </w:pPr>
      <w:r>
        <w:t>Technology development and basic research</w:t>
      </w:r>
    </w:p>
    <w:p w14:paraId="0E209170" w14:textId="77777777" w:rsidR="00817221" w:rsidRDefault="00817221" w:rsidP="00817221">
      <w:pPr>
        <w:pStyle w:val="CompressedNumberedOutline"/>
        <w:numPr>
          <w:ilvl w:val="0"/>
          <w:numId w:val="4"/>
        </w:numPr>
      </w:pPr>
      <w:r w:rsidRPr="00595D92">
        <w:t xml:space="preserve">Most high cited </w:t>
      </w:r>
      <w:proofErr w:type="spellStart"/>
      <w:r w:rsidRPr="00595D92">
        <w:t>pnas</w:t>
      </w:r>
      <w:proofErr w:type="spellEnd"/>
      <w:r w:rsidRPr="00595D92">
        <w:t xml:space="preserve"> papers are methodology papers</w:t>
      </w:r>
      <w:r>
        <w:t xml:space="preserve"> </w:t>
      </w:r>
      <w:hyperlink r:id="rId58" w:history="1">
        <w:r w:rsidRPr="00A047EB">
          <w:rPr>
            <w:rStyle w:val="Hyperlink"/>
          </w:rPr>
          <w:t>www.pnas.org/reports/most-cited</w:t>
        </w:r>
      </w:hyperlink>
    </w:p>
    <w:p w14:paraId="377375D3" w14:textId="279D773F" w:rsidR="00817221" w:rsidRDefault="00817221" w:rsidP="005A5D6F">
      <w:pPr>
        <w:pStyle w:val="Heading3"/>
      </w:pPr>
      <w:r>
        <w:t>Future SeqZip applications</w:t>
      </w:r>
    </w:p>
    <w:p w14:paraId="6A3C94A4" w14:textId="15E29A19" w:rsidR="00817221" w:rsidRDefault="00817221" w:rsidP="005A5D6F">
      <w:pPr>
        <w:pStyle w:val="Heading3"/>
      </w:pPr>
      <w:r>
        <w:t>Future mammalian piRNA questions</w:t>
      </w:r>
    </w:p>
    <w:p w14:paraId="24377B75" w14:textId="77777777" w:rsidR="00817221" w:rsidRDefault="00817221" w:rsidP="00817221">
      <w:proofErr w:type="gramStart"/>
      <w:r>
        <w:t>Interaction w/ ribosomes?</w:t>
      </w:r>
      <w:proofErr w:type="gramEnd"/>
    </w:p>
    <w:p w14:paraId="7F880C9E" w14:textId="77777777" w:rsidR="00817221" w:rsidRDefault="00817221" w:rsidP="00817221">
      <w:r>
        <w:t>How does cell partition prepachytene transcripts to mRNA or piRNA use?</w:t>
      </w:r>
    </w:p>
    <w:p w14:paraId="157B99A7" w14:textId="41C2482D" w:rsidR="00292D43" w:rsidRDefault="00292D43" w:rsidP="00817221">
      <w:proofErr w:type="gramStart"/>
      <w:r>
        <w:t>Unanswered questions/issues of the resources paper?</w:t>
      </w:r>
      <w:proofErr w:type="gramEnd"/>
    </w:p>
    <w:p w14:paraId="589D8042" w14:textId="15CB110D" w:rsidR="00817221" w:rsidRDefault="00817221" w:rsidP="005A5D6F">
      <w:pPr>
        <w:pStyle w:val="Heading3"/>
      </w:pPr>
      <w:r>
        <w:t>HTS and 'big data' meet bench scientists</w:t>
      </w:r>
    </w:p>
    <w:p w14:paraId="20BFD5E0" w14:textId="77777777" w:rsidR="00817221" w:rsidRDefault="00817221" w:rsidP="00817221">
      <w:pPr>
        <w:pStyle w:val="CompressedNumberedOutline"/>
        <w:numPr>
          <w:ilvl w:val="0"/>
          <w:numId w:val="4"/>
        </w:numPr>
      </w:pPr>
      <w:r>
        <w:t>Talk about my path during PhD</w:t>
      </w:r>
    </w:p>
    <w:p w14:paraId="7A7CC265" w14:textId="77777777" w:rsidR="00817221" w:rsidRDefault="00817221" w:rsidP="00817221">
      <w:pPr>
        <w:pStyle w:val="CompressedNumberedOutline"/>
        <w:numPr>
          <w:ilvl w:val="0"/>
          <w:numId w:val="4"/>
        </w:numPr>
      </w:pPr>
      <w:r>
        <w:t xml:space="preserve">Mention BG’s paper New Insights from Existing Sequence Data: Generating Breakthroughs without a Pipette AM </w:t>
      </w:r>
      <w:proofErr w:type="spellStart"/>
      <w:r>
        <w:t>Plocik</w:t>
      </w:r>
      <w:proofErr w:type="spellEnd"/>
      <w:r>
        <w:t xml:space="preserve">, BR </w:t>
      </w:r>
      <w:proofErr w:type="spellStart"/>
      <w:r>
        <w:t>Graveley</w:t>
      </w:r>
      <w:proofErr w:type="spellEnd"/>
      <w:r>
        <w:t xml:space="preserve"> Molecular cell 49 (4), 605-617</w:t>
      </w:r>
    </w:p>
    <w:p w14:paraId="1F3A9C99" w14:textId="77777777" w:rsidR="00817221" w:rsidRPr="00595D92" w:rsidRDefault="00817221" w:rsidP="00817221">
      <w:pPr>
        <w:pStyle w:val="CompressedNumberedOutline"/>
        <w:numPr>
          <w:ilvl w:val="0"/>
          <w:numId w:val="4"/>
        </w:numPr>
      </w:pPr>
      <w:r>
        <w:t xml:space="preserve">Discuss importance of </w:t>
      </w:r>
      <w:proofErr w:type="spellStart"/>
      <w:r>
        <w:t>BigData</w:t>
      </w:r>
      <w:proofErr w:type="spellEnd"/>
      <w:r>
        <w:t xml:space="preserve">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817221">
      <w:pPr>
        <w:pStyle w:val="CompressedNumberedOutline"/>
        <w:numPr>
          <w:ilvl w:val="0"/>
          <w:numId w:val="4"/>
        </w:numPr>
      </w:pPr>
      <w:r>
        <w:t xml:space="preserve">Implications for </w:t>
      </w:r>
      <w:proofErr w:type="spellStart"/>
      <w:r>
        <w:t>discrination</w:t>
      </w:r>
      <w:proofErr w:type="spellEnd"/>
      <w:r>
        <w:t xml:space="preserve"> past one's DNA as it is the actual PRODUCT of the DNA and the actual biology (or at least closer to the functional biology) that is going on inside of every person</w:t>
      </w:r>
    </w:p>
    <w:p w14:paraId="1A21DAD2" w14:textId="3373DEFA" w:rsidR="00817221" w:rsidRDefault="00817221" w:rsidP="00817221">
      <w:pPr>
        <w:pStyle w:val="Heading4"/>
      </w:pPr>
      <w:r>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817221">
      <w:pPr>
        <w:pStyle w:val="CompressedNumberedOutline"/>
        <w:numPr>
          <w:ilvl w:val="0"/>
          <w:numId w:val="4"/>
        </w:numPr>
      </w:pPr>
      <w:r>
        <w:t xml:space="preserve">Discuss </w:t>
      </w:r>
      <w:proofErr w:type="gramStart"/>
      <w:r>
        <w:t>long range</w:t>
      </w:r>
      <w:proofErr w:type="gramEnd"/>
      <w:r>
        <w:t xml:space="preserve"> RNA secondary structure and </w:t>
      </w:r>
      <w:proofErr w:type="spellStart"/>
      <w:r>
        <w:t>implecations</w:t>
      </w:r>
      <w:proofErr w:type="spellEnd"/>
      <w:r>
        <w:t xml:space="preserve"> of regulating alternative splicing (See Li, S., &amp; Breaker, R. R. (2013). Eukaryotic TPP </w:t>
      </w:r>
      <w:proofErr w:type="spellStart"/>
      <w:r>
        <w:t>riboswitch</w:t>
      </w:r>
      <w:proofErr w:type="spellEnd"/>
      <w:r>
        <w:t xml:space="preserve"> regulation of alternative splicing involving long-distance base pairing. Nucleic acids research, 41(5), 3022–31. </w:t>
      </w:r>
      <w:proofErr w:type="gramStart"/>
      <w:r>
        <w:t>doi:10.1093</w:t>
      </w:r>
      <w:proofErr w:type="gramEnd"/>
      <w:r>
        <w:t>/</w:t>
      </w:r>
      <w:proofErr w:type="spellStart"/>
      <w:r>
        <w:t>nar</w:t>
      </w:r>
      <w:proofErr w:type="spellEnd"/>
      <w:r>
        <w:t xml:space="preserve">/gkt057) and </w:t>
      </w:r>
      <w:proofErr w:type="spellStart"/>
      <w:r>
        <w:t>Reg</w:t>
      </w:r>
      <w:proofErr w:type="spellEnd"/>
      <w:r>
        <w:t xml:space="preserve"> of AS by long RANGE SS folder in </w:t>
      </w:r>
      <w:proofErr w:type="spellStart"/>
      <w:r>
        <w:t>Mendeley</w:t>
      </w:r>
      <w:proofErr w:type="spellEnd"/>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79" w:name="_Toc237332402"/>
      <w:bookmarkStart w:id="80" w:name="_Toc364687513"/>
      <w:bookmarkStart w:id="81" w:name="_Toc239477777"/>
      <w:r>
        <w:t>Back Matter</w:t>
      </w:r>
      <w:bookmarkEnd w:id="79"/>
      <w:bookmarkEnd w:id="80"/>
      <w:bookmarkEnd w:id="81"/>
    </w:p>
    <w:p w14:paraId="0CE38E08" w14:textId="77777777" w:rsidR="00164678" w:rsidRDefault="00164678" w:rsidP="00D814B1">
      <w:pPr>
        <w:pStyle w:val="Heading2"/>
      </w:pPr>
      <w:bookmarkStart w:id="82" w:name="_Toc237332403"/>
      <w:bookmarkStart w:id="83" w:name="_Toc364687514"/>
      <w:bookmarkStart w:id="84" w:name="_Toc239477778"/>
      <w:r>
        <w:t>Appendices</w:t>
      </w:r>
      <w:bookmarkEnd w:id="82"/>
      <w:bookmarkEnd w:id="83"/>
      <w:bookmarkEnd w:id="84"/>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0642F4" w:rsidRDefault="005107AB" w:rsidP="005107AB">
      <w:pPr>
        <w:pStyle w:val="ThesisNormalCompressed"/>
        <w:rPr>
          <w:rFonts w:ascii="Times New Roman" w:hAnsi="Times New Roman" w:cs="Times New Roman"/>
        </w:rPr>
      </w:pPr>
      <w:r w:rsidRPr="000642F4">
        <w:t>High</w:t>
      </w:r>
      <w:r>
        <w:t xml:space="preserve"> </w:t>
      </w:r>
      <w:r w:rsidRPr="000642F4">
        <w:t xml:space="preserve">school </w:t>
      </w:r>
      <w:r>
        <w:t xml:space="preserve">biology class </w:t>
      </w:r>
      <w:r w:rsidRPr="000642F4">
        <w:t>is where I f</w:t>
      </w:r>
      <w:r>
        <w:t>irst learned about how 'genes'—the things</w:t>
      </w:r>
      <w:r w:rsidRPr="000642F4">
        <w:t xml:space="preserve"> which I alw</w:t>
      </w:r>
      <w:r>
        <w:t>ays heard everything was 'in' —</w:t>
      </w:r>
      <w:r w:rsidRPr="000642F4">
        <w:t xml:space="preserve">actually worked. </w:t>
      </w:r>
      <w:r>
        <w:t xml:space="preserve">There was a picture of two </w:t>
      </w:r>
      <w:r w:rsidRPr="000642F4">
        <w:t>squiggly line</w:t>
      </w:r>
      <w:r>
        <w:t xml:space="preserve">s (DNA) with a third squiggly line coming off them </w:t>
      </w:r>
      <w:r w:rsidRPr="000642F4">
        <w:t xml:space="preserve">called mRNA. </w:t>
      </w:r>
      <w:r>
        <w:t>The mRNA</w:t>
      </w:r>
      <w:r w:rsidRPr="000642F4">
        <w:t xml:space="preserve"> line was </w:t>
      </w:r>
      <w:r>
        <w:t>decorated</w:t>
      </w:r>
      <w:r w:rsidRPr="000642F4">
        <w:t xml:space="preserve"> </w:t>
      </w:r>
      <w:r>
        <w:t>with</w:t>
      </w:r>
      <w:r w:rsidRPr="000642F4">
        <w:t xml:space="preserve"> </w:t>
      </w:r>
      <w:r>
        <w:t>rectangles</w:t>
      </w:r>
      <w:r w:rsidRPr="000642F4">
        <w:t xml:space="preserve"> marked exons. </w:t>
      </w:r>
      <w:r>
        <w:t xml:space="preserve">In a different part of the page, the </w:t>
      </w:r>
      <w:r w:rsidRPr="000642F4">
        <w:t>mRNA</w:t>
      </w:r>
      <w:r>
        <w:t xml:space="preserve"> line was covered by blobs called ribosomes, and was busy being translated into protein. Apparently this process made the proteins, which, </w:t>
      </w:r>
      <w:r w:rsidRPr="000642F4">
        <w:t>along with good part water, is what I was</w:t>
      </w:r>
      <w:r>
        <w:t xml:space="preserve"> essentially</w:t>
      </w:r>
      <w:r w:rsidRPr="000642F4">
        <w:t xml:space="preserve"> made of.</w:t>
      </w:r>
      <w:r>
        <w:t xml:space="preserve"> Seemed pretty simple and worked out. However, a</w:t>
      </w:r>
      <w:r w:rsidRPr="000642F4">
        <w:t xml:space="preserve"> </w:t>
      </w:r>
      <w:r>
        <w:t xml:space="preserve">small note </w:t>
      </w:r>
      <w:r w:rsidRPr="000642F4">
        <w:t>on the page drew my eye. It pointed to one of the exon boxes and said 'alternative splicing.'</w:t>
      </w:r>
      <w:r>
        <w:t xml:space="preserve"> </w:t>
      </w:r>
      <w:r w:rsidRPr="000642F4">
        <w:t>What's this?</w:t>
      </w:r>
      <w:r>
        <w:t xml:space="preserve"> </w:t>
      </w:r>
      <w:r w:rsidRPr="000642F4">
        <w:t>The arrangement of the exons is not set in stone? It was around this time that the human genome was being finalized</w:t>
      </w:r>
      <w:r>
        <w:t xml:space="preserve">, and the poster on the wall said our genome contained </w:t>
      </w:r>
      <w:r w:rsidRPr="000642F4">
        <w:t xml:space="preserve">something like </w:t>
      </w:r>
      <w:r>
        <w:t xml:space="preserve">30 thousand genes. </w:t>
      </w:r>
      <w:r w:rsidRPr="000642F4">
        <w:t> The implication struck me immediately.</w:t>
      </w:r>
      <w:r>
        <w:t xml:space="preserve"> </w:t>
      </w:r>
      <w:r w:rsidRPr="000642F4">
        <w:t>If these boxes could be alternatively arranged, then the possibilities of unique mRNA molecules is staggering!</w:t>
      </w:r>
      <w:r>
        <w:t xml:space="preserve"> </w:t>
      </w:r>
      <w:proofErr w:type="gramStart"/>
      <w:r w:rsidRPr="000642F4">
        <w:t xml:space="preserve">Far more then the </w:t>
      </w:r>
      <w:r>
        <w:t>3</w:t>
      </w:r>
      <w:r w:rsidRPr="000642F4">
        <w:t xml:space="preserve">0K genes </w:t>
      </w:r>
      <w:r>
        <w:t>advertised on the poster.</w:t>
      </w:r>
      <w:proofErr w:type="gramEnd"/>
      <w:r>
        <w:t xml:space="preserve"> Quickly s</w:t>
      </w:r>
      <w:r w:rsidRPr="000642F4">
        <w:t xml:space="preserve">omething </w:t>
      </w:r>
      <w:r>
        <w:t>else</w:t>
      </w:r>
      <w:r w:rsidRPr="000642F4">
        <w:t xml:space="preserve"> </w:t>
      </w:r>
      <w:r>
        <w:t xml:space="preserve">popped to mind —this </w:t>
      </w:r>
      <w:r>
        <w:rPr>
          <w:i/>
        </w:rPr>
        <w:t>must</w:t>
      </w:r>
      <w:r w:rsidRPr="000642F4">
        <w:t xml:space="preserve"> be the reason why humans are so much mor</w:t>
      </w:r>
      <w:r>
        <w:t>e advanced then everything else—</w:t>
      </w:r>
      <w:r w:rsidRPr="000642F4">
        <w:t>our</w:t>
      </w:r>
      <w:r>
        <w:t xml:space="preserve"> mRNAs are alternatively spliced.</w:t>
      </w:r>
    </w:p>
    <w:p w14:paraId="2DB3DAEE" w14:textId="7ADDEEAA" w:rsidR="005107AB" w:rsidRPr="000642F4" w:rsidRDefault="005107AB" w:rsidP="005107AB">
      <w:pPr>
        <w:pStyle w:val="ThesisNormalCompressed"/>
      </w:pPr>
      <w:r>
        <w:t xml:space="preserve">Those thoughts were </w:t>
      </w:r>
      <w:r w:rsidRPr="000642F4">
        <w:t>1</w:t>
      </w:r>
      <w:r>
        <w:t>5</w:t>
      </w:r>
      <w:r w:rsidRPr="000642F4">
        <w:t xml:space="preserve"> years before I found myself development a methodology that would greatly assist in the routine measurement of </w:t>
      </w:r>
      <w:r>
        <w:t>alternatively splicing</w:t>
      </w:r>
      <w:r w:rsidRPr="000642F4">
        <w:t>.</w:t>
      </w:r>
      <w:r>
        <w:t xml:space="preserve"> </w:t>
      </w:r>
      <w:r w:rsidRPr="000642F4">
        <w:t xml:space="preserve">Strange to think that I was </w:t>
      </w:r>
      <w:r>
        <w:t xml:space="preserve">immediately </w:t>
      </w:r>
      <w:r w:rsidRPr="000642F4">
        <w:t xml:space="preserve">amazed with </w:t>
      </w:r>
      <w:r>
        <w:t xml:space="preserve">a </w:t>
      </w:r>
      <w:r w:rsidRPr="000642F4">
        <w:t xml:space="preserve">biological process I would go on to </w:t>
      </w:r>
      <w:r>
        <w:t xml:space="preserve">later </w:t>
      </w:r>
      <w:r w:rsidRPr="000642F4">
        <w:t>study.</w:t>
      </w:r>
      <w:r>
        <w:t xml:space="preserve"> </w:t>
      </w:r>
      <w:r w:rsidRPr="000642F4">
        <w:t xml:space="preserve">I was similarly amazed to learn about </w:t>
      </w:r>
      <w:r>
        <w:t>S</w:t>
      </w:r>
      <w:r w:rsidRPr="000642F4">
        <w:t>anger sequencing - it seemed so elegant to me.</w:t>
      </w:r>
      <w:r>
        <w:t xml:space="preserve"> Fitting that another major aspect of my PhD work was learning and exploring High-throughput sequencing technologies. I feel very fortunately to have been able to spend my last 7 years working in two fantastic RNA biology labs and to </w:t>
      </w:r>
      <w:proofErr w:type="gramStart"/>
      <w:r>
        <w:t>have learned</w:t>
      </w:r>
      <w:proofErr w:type="gramEnd"/>
      <w:r>
        <w:t xml:space="preserve"> so much.</w:t>
      </w:r>
    </w:p>
    <w:p w14:paraId="660A88BB" w14:textId="77777777" w:rsidR="005107AB" w:rsidRPr="005107AB" w:rsidRDefault="005107AB" w:rsidP="005107AB"/>
    <w:p w14:paraId="4A83EFB9" w14:textId="37125E44" w:rsidR="00DA1078" w:rsidRDefault="00DA1078" w:rsidP="005A5D6F">
      <w:pPr>
        <w:pStyle w:val="Heading3"/>
      </w:pPr>
      <w:bookmarkStart w:id="85" w:name="_Toc364687515"/>
      <w:r>
        <w:t>Methods</w:t>
      </w:r>
      <w:bookmarkEnd w:id="85"/>
    </w:p>
    <w:p w14:paraId="3B2B49E0" w14:textId="06BDE641" w:rsidR="00317FEF" w:rsidRDefault="00317FEF" w:rsidP="00317FEF">
      <w:pPr>
        <w:pStyle w:val="Heading4"/>
      </w:pPr>
      <w:r>
        <w:t>Equations</w:t>
      </w:r>
    </w:p>
    <w:p w14:paraId="28935EDF" w14:textId="77777777" w:rsidR="00317FEF" w:rsidRPr="00317FEF" w:rsidRDefault="00317FEF" w:rsidP="00317FEF">
      <w:pPr>
        <w:pStyle w:val="ThesisNormalCompressed"/>
      </w:pPr>
      <w:r w:rsidRPr="00317FEF">
        <w:t xml:space="preserve">Equation for determining [In vitro transcript] using body labeled </w:t>
      </w:r>
      <w:r w:rsidRPr="00317FEF">
        <w:rPr>
          <w:vertAlign w:val="superscript"/>
        </w:rPr>
        <w:t>32</w:t>
      </w:r>
      <w:r w:rsidRPr="00317FEF">
        <w:t>P-</w:t>
      </w:r>
      <w:r w:rsidRPr="00317FEF">
        <w:t>-UTP</w:t>
      </w:r>
    </w:p>
    <w:p w14:paraId="38AB4876" w14:textId="77777777" w:rsidR="00317FEF" w:rsidRPr="00317FEF" w:rsidRDefault="00317FEF" w:rsidP="00317FEF">
      <w:pPr>
        <w:pStyle w:val="ThesisNormalCompressed"/>
      </w:pPr>
    </w:p>
    <w:p w14:paraId="1E07B13C" w14:textId="77777777" w:rsidR="00317FEF" w:rsidRPr="00317FEF" w:rsidRDefault="00317FEF" w:rsidP="00317FEF">
      <w:pPr>
        <w:pStyle w:val="ThesisNormalCompressed"/>
      </w:pPr>
      <w:r w:rsidRPr="00317FEF">
        <w:object w:dxaOrig="12600" w:dyaOrig="780" w14:anchorId="1C765920">
          <v:shape id="_x0000_i1043" type="#_x0000_t75" style="width:6in;height:26.8pt" o:ole="">
            <v:imagedata r:id="rId59" o:title=""/>
          </v:shape>
          <o:OLEObject Type="Embed" ProgID="Equation.3" ShapeID="_x0000_i1043" DrawAspect="Content" ObjectID="_1328160983"/>
        </w:object>
      </w:r>
    </w:p>
    <w:p w14:paraId="28270086" w14:textId="77777777" w:rsidR="00317FEF" w:rsidRPr="00317FEF" w:rsidRDefault="00317FEF" w:rsidP="00317FEF">
      <w:pPr>
        <w:pStyle w:val="ThesisNormalCompressed"/>
      </w:pPr>
    </w:p>
    <w:p w14:paraId="7B4BD138" w14:textId="77777777" w:rsidR="00317FEF" w:rsidRPr="00317FEF" w:rsidRDefault="00317FEF" w:rsidP="00317FEF">
      <w:pPr>
        <w:pStyle w:val="ThesisNormalCompressed"/>
      </w:pPr>
      <w:r w:rsidRPr="00317FEF">
        <w:object w:dxaOrig="6080" w:dyaOrig="780" w14:anchorId="0345D1EF">
          <v:shape id="_x0000_i1044" type="#_x0000_t75" style="width:304pt;height:39.05pt" o:ole="">
            <v:imagedata r:id="rId61" o:title=""/>
          </v:shape>
          <o:OLEObject Type="Embed" ProgID="Equation.3" ShapeID="_x0000_i1044" DrawAspect="Content" ObjectID="_1328160984"/>
        </w:object>
      </w:r>
    </w:p>
    <w:p w14:paraId="26A6488E" w14:textId="77777777" w:rsidR="00317FEF" w:rsidRPr="00317FEF" w:rsidRDefault="00317FEF" w:rsidP="00317FEF">
      <w:pPr>
        <w:pStyle w:val="ThesisNormalCompressed"/>
      </w:pPr>
    </w:p>
    <w:p w14:paraId="543A4920" w14:textId="77777777" w:rsidR="00317FEF" w:rsidRPr="00317FEF" w:rsidRDefault="00317FEF" w:rsidP="00317FEF">
      <w:pPr>
        <w:pStyle w:val="ThesisNormalCompressed"/>
      </w:pPr>
      <w:proofErr w:type="gramStart"/>
      <w:r w:rsidRPr="00317FEF">
        <w:rPr>
          <w:i/>
        </w:rPr>
        <w:t>note</w:t>
      </w:r>
      <w:proofErr w:type="gramEnd"/>
      <w:r w:rsidRPr="00317FEF">
        <w:rPr>
          <w:i/>
        </w:rPr>
        <w:t xml:space="preserve"> 1</w:t>
      </w:r>
      <w:r w:rsidRPr="00317FEF">
        <w:t>: This value represents an average RNA extension coefficient value obtained from a Zamore lab protocol (see back of notebook 1)</w:t>
      </w:r>
    </w:p>
    <w:p w14:paraId="5B142CC9" w14:textId="77777777" w:rsidR="00317FEF" w:rsidRPr="00317FEF" w:rsidRDefault="00317FEF" w:rsidP="00317FEF">
      <w:pPr>
        <w:pStyle w:val="ThesisNormalCompressed"/>
      </w:pPr>
      <w:r w:rsidRPr="00317FEF">
        <w:t xml:space="preserve">I've also found resource at the following website: </w:t>
      </w:r>
    </w:p>
    <w:p w14:paraId="300704E5" w14:textId="77777777" w:rsidR="00317FEF" w:rsidRPr="00317FEF" w:rsidRDefault="00402F3A" w:rsidP="00317FEF">
      <w:pPr>
        <w:pStyle w:val="ThesisNormalCompressed"/>
      </w:pPr>
      <w:hyperlink r:id="rId63" w:history="1">
        <w:r w:rsidR="00317FEF" w:rsidRPr="00317FEF">
          <w:rPr>
            <w:rStyle w:val="Hyperlink"/>
          </w:rPr>
          <w:t>http://www.invitrogen.com/site/us/en/home/References/Ambion-Tech-Support/rna-tools-and-calculators/dna-and-rna-molecular-weights-and-conversions.html</w:t>
        </w:r>
      </w:hyperlink>
    </w:p>
    <w:p w14:paraId="3E36F0DA" w14:textId="140321BF" w:rsidR="00317FEF" w:rsidRDefault="00317FEF" w:rsidP="00317FEF">
      <w:pPr>
        <w:pStyle w:val="ThesisNormalCompressed"/>
      </w:pPr>
      <w:r w:rsidRPr="00317FEF">
        <w:t>That would suggest an average of 12,025</w:t>
      </w:r>
    </w:p>
    <w:p w14:paraId="573251E2" w14:textId="77777777" w:rsidR="00317FEF" w:rsidRDefault="00317FEF" w:rsidP="00317FEF">
      <w:pPr>
        <w:pStyle w:val="ThesisNormalCompressed"/>
      </w:pPr>
    </w:p>
    <w:p w14:paraId="407C3F77" w14:textId="77777777" w:rsidR="00317FEF" w:rsidRPr="00317FEF" w:rsidRDefault="00317FEF" w:rsidP="00317FEF">
      <w:pPr>
        <w:pStyle w:val="ThesisNormalCompressed"/>
      </w:pPr>
    </w:p>
    <w:p w14:paraId="42F5B8E9" w14:textId="67C3A373" w:rsidR="00595D92" w:rsidRDefault="00595D92" w:rsidP="005A5D6F">
      <w:pPr>
        <w:pStyle w:val="Heading3"/>
      </w:pPr>
      <w:bookmarkStart w:id="86" w:name="_Toc364687516"/>
      <w:proofErr w:type="spellStart"/>
      <w:r>
        <w:t>Oligo</w:t>
      </w:r>
      <w:proofErr w:type="spellEnd"/>
      <w:r>
        <w:t xml:space="preserve"> Database</w:t>
      </w:r>
      <w:bookmarkEnd w:id="86"/>
    </w:p>
    <w:p w14:paraId="10CC7604" w14:textId="4F86450A" w:rsidR="00164678" w:rsidRDefault="00792948" w:rsidP="00D814B1">
      <w:pPr>
        <w:pStyle w:val="Heading2"/>
      </w:pPr>
      <w:bookmarkStart w:id="87" w:name="_Toc239477779"/>
      <w:r>
        <w:t>Bibliography</w:t>
      </w:r>
      <w:bookmarkEnd w:id="87"/>
    </w:p>
    <w:p w14:paraId="1C42F823" w14:textId="6760A7F9" w:rsidR="00134DCE" w:rsidRPr="00134DCE" w:rsidRDefault="00792948">
      <w:pPr>
        <w:pStyle w:val="NormalWeb"/>
        <w:ind w:left="480" w:hanging="480"/>
        <w:divId w:val="242376161"/>
        <w:rPr>
          <w:rFonts w:ascii="Arial" w:hAnsi="Arial" w:cs="Arial"/>
          <w:noProof/>
          <w:sz w:val="24"/>
        </w:rPr>
      </w:pPr>
      <w:r>
        <w:fldChar w:fldCharType="begin" w:fldLock="1"/>
      </w:r>
      <w:r>
        <w:instrText xml:space="preserve">ADDIN Mendeley Bibliography CSL_BIBLIOGRAPHY </w:instrText>
      </w:r>
      <w:r>
        <w:fldChar w:fldCharType="separate"/>
      </w:r>
      <w:r w:rsidR="00134DCE" w:rsidRPr="00134DCE">
        <w:rPr>
          <w:rFonts w:ascii="Arial" w:hAnsi="Arial" w:cs="Arial"/>
          <w:noProof/>
          <w:sz w:val="24"/>
        </w:rPr>
        <w:t xml:space="preserve">Aravin, A A, and G J Hannon. 2008. “Small RNA Silencing Pathways in Germ and Stem Cells.” </w:t>
      </w:r>
      <w:r w:rsidR="00134DCE" w:rsidRPr="00134DCE">
        <w:rPr>
          <w:rFonts w:ascii="Arial" w:hAnsi="Arial" w:cs="Arial"/>
          <w:i/>
          <w:iCs/>
          <w:noProof/>
          <w:sz w:val="24"/>
        </w:rPr>
        <w:t>Cold Spring Harbor Symposia on Quantitative Biology</w:t>
      </w:r>
      <w:r w:rsidR="00134DCE" w:rsidRPr="00134DCE">
        <w:rPr>
          <w:rFonts w:ascii="Arial" w:hAnsi="Arial" w:cs="Arial"/>
          <w:noProof/>
          <w:sz w:val="24"/>
        </w:rPr>
        <w:t xml:space="preserve"> 73: 283–290.</w:t>
      </w:r>
    </w:p>
    <w:p w14:paraId="5036209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Aravin, Alexei A, Gregory J Hannon, and Julius Brennecke. 2007. “The Piwi-piRNA Pathway Provides an Adaptive Defense in the Transposon Arms Race.” </w:t>
      </w:r>
      <w:r w:rsidRPr="00134DCE">
        <w:rPr>
          <w:rFonts w:ascii="Arial" w:hAnsi="Arial" w:cs="Arial"/>
          <w:i/>
          <w:iCs/>
          <w:noProof/>
          <w:sz w:val="24"/>
        </w:rPr>
        <w:t>Science</w:t>
      </w:r>
      <w:r w:rsidRPr="00134DCE">
        <w:rPr>
          <w:rFonts w:ascii="Arial" w:hAnsi="Arial" w:cs="Arial"/>
          <w:noProof/>
          <w:sz w:val="24"/>
        </w:rPr>
        <w:t xml:space="preserve"> 318 (5851) (November): 761–764. doi:10.1126/science.1146484. http://www.sciencemag.org/content/318/5851/761.</w:t>
      </w:r>
    </w:p>
    <w:p w14:paraId="478D44C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134DCE">
        <w:rPr>
          <w:rFonts w:ascii="Arial" w:hAnsi="Arial" w:cs="Arial"/>
          <w:i/>
          <w:iCs/>
          <w:noProof/>
          <w:sz w:val="24"/>
        </w:rPr>
        <w:t>Current Biology</w:t>
      </w:r>
      <w:r w:rsidRPr="00134DCE">
        <w:rPr>
          <w:rFonts w:ascii="Arial" w:hAnsi="Arial" w:cs="Arial"/>
          <w:noProof/>
          <w:sz w:val="24"/>
        </w:rPr>
        <w:t xml:space="preserve"> 11 (13) (July): 1017–1027. doi:16/S0960-9822(01)00299-8. http://www.sciencedirect.com/science/article/pii/S0960982201002998.</w:t>
      </w:r>
    </w:p>
    <w:p w14:paraId="119567A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134DCE">
        <w:rPr>
          <w:rFonts w:ascii="Arial" w:hAnsi="Arial" w:cs="Arial"/>
          <w:i/>
          <w:iCs/>
          <w:noProof/>
          <w:sz w:val="24"/>
        </w:rPr>
        <w:t>Molecular Cell</w:t>
      </w:r>
      <w:r w:rsidRPr="00134DCE">
        <w:rPr>
          <w:rFonts w:ascii="Arial" w:hAnsi="Arial" w:cs="Arial"/>
          <w:noProof/>
          <w:sz w:val="24"/>
        </w:rPr>
        <w:t xml:space="preserve"> 31 (6) (September): 785–799. doi:10.1016/j.molcel.2008.09.003. http://www.sciencedirect.com/science/article/pii/S1097276508006199.</w:t>
      </w:r>
    </w:p>
    <w:p w14:paraId="2BB6633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Aravin, Alexei, Dimos Gaidatzis, Sébastien Pfeffer, Mariana Lagos-Quintana, Pablo Landgraf, Nicola Iovino, Patricia Morris, et al. 2006. “A Novel Class of Small RNAs Bind to MILI Protein in Mouse Testes.” </w:t>
      </w:r>
      <w:r w:rsidRPr="00134DCE">
        <w:rPr>
          <w:rFonts w:ascii="Arial" w:hAnsi="Arial" w:cs="Arial"/>
          <w:i/>
          <w:iCs/>
          <w:noProof/>
          <w:sz w:val="24"/>
        </w:rPr>
        <w:t>Nature</w:t>
      </w:r>
      <w:r w:rsidRPr="00134DCE">
        <w:rPr>
          <w:rFonts w:ascii="Arial" w:hAnsi="Arial" w:cs="Arial"/>
          <w:noProof/>
          <w:sz w:val="24"/>
        </w:rPr>
        <w:t xml:space="preserve"> 442 (7099) (July): 203–207. doi:10.1038/nature04916. http://www.ncbi.nlm.nih.gov/pubmed/16751777.</w:t>
      </w:r>
    </w:p>
    <w:p w14:paraId="0F07E30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134DCE">
        <w:rPr>
          <w:rFonts w:ascii="Arial" w:hAnsi="Arial" w:cs="Arial"/>
          <w:i/>
          <w:iCs/>
          <w:noProof/>
          <w:sz w:val="24"/>
        </w:rPr>
        <w:t>Cell</w:t>
      </w:r>
      <w:r w:rsidRPr="00134DCE">
        <w:rPr>
          <w:rFonts w:ascii="Arial" w:hAnsi="Arial" w:cs="Arial"/>
          <w:noProof/>
          <w:sz w:val="24"/>
        </w:rPr>
        <w:t xml:space="preserve"> 150 (1) (July 6): 88–99. doi:10.1016/j.cell.2012.06.018. http://www.pubmedcentral.nih.gov/articlerender.fcgi?artid=3464430&amp;tool=pmcentrez&amp;rendertype=abstract.</w:t>
      </w:r>
    </w:p>
    <w:p w14:paraId="3C9D856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arash, Yoseph, John A. Calarco, Weijun Gao, Qun Pan, Xinchen Wang, Ofer Shai, Benjamin J. Blencowe, and Brendan J. Frey. 2010. “Deciphering the Splicing Code.” </w:t>
      </w:r>
      <w:r w:rsidRPr="00134DCE">
        <w:rPr>
          <w:rFonts w:ascii="Arial" w:hAnsi="Arial" w:cs="Arial"/>
          <w:i/>
          <w:iCs/>
          <w:noProof/>
          <w:sz w:val="24"/>
        </w:rPr>
        <w:t>Nature</w:t>
      </w:r>
      <w:r w:rsidRPr="00134DCE">
        <w:rPr>
          <w:rFonts w:ascii="Arial" w:hAnsi="Arial" w:cs="Arial"/>
          <w:noProof/>
          <w:sz w:val="24"/>
        </w:rPr>
        <w:t xml:space="preserve"> 465 (7294) (May): 53–59. doi:10.1038/nature09000. http://www.nature.com/doifinder/10.1038/nature09000.</w:t>
      </w:r>
    </w:p>
    <w:p w14:paraId="0213453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134DCE">
        <w:rPr>
          <w:rFonts w:ascii="Arial" w:hAnsi="Arial" w:cs="Arial"/>
          <w:i/>
          <w:iCs/>
          <w:noProof/>
          <w:sz w:val="24"/>
        </w:rPr>
        <w:t>Science (New York, N.Y.)</w:t>
      </w:r>
      <w:r w:rsidRPr="00134DCE">
        <w:rPr>
          <w:rFonts w:ascii="Arial" w:hAnsi="Arial" w:cs="Arial"/>
          <w:noProof/>
          <w:sz w:val="24"/>
        </w:rPr>
        <w:t xml:space="preserve"> 338 (6114) (December 21): 1587–93. doi:10.1126/science.1230612. http://www.ncbi.nlm.nih.gov/pubmed/23258890.</w:t>
      </w:r>
    </w:p>
    <w:p w14:paraId="38531A6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134DCE">
        <w:rPr>
          <w:rFonts w:ascii="Arial" w:hAnsi="Arial" w:cs="Arial"/>
          <w:i/>
          <w:iCs/>
          <w:noProof/>
          <w:sz w:val="24"/>
        </w:rPr>
        <w:t>Nucleic Acids Research</w:t>
      </w:r>
      <w:r w:rsidRPr="00134DCE">
        <w:rPr>
          <w:rFonts w:ascii="Arial" w:hAnsi="Arial" w:cs="Arial"/>
          <w:noProof/>
          <w:sz w:val="24"/>
        </w:rPr>
        <w:t xml:space="preserve"> 41 (Database issue) (January): D991–5. doi:10.1093/nar/gks1193. http://www.pubmedcentral.nih.gov/articlerender.fcgi?artid=3531084&amp;tool=pmcentrez&amp;rendertype=abstract.</w:t>
      </w:r>
    </w:p>
    <w:p w14:paraId="6729EACB"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ell, G I, R L Pictet, W J Rutter, B Cordell, E Tischer, and H M Goodman. 1980. “Sequence of the Human Insulin Gene.” </w:t>
      </w:r>
      <w:r w:rsidRPr="00134DCE">
        <w:rPr>
          <w:rFonts w:ascii="Arial" w:hAnsi="Arial" w:cs="Arial"/>
          <w:i/>
          <w:iCs/>
          <w:noProof/>
          <w:sz w:val="24"/>
        </w:rPr>
        <w:t>Nature</w:t>
      </w:r>
      <w:r w:rsidRPr="00134DCE">
        <w:rPr>
          <w:rFonts w:ascii="Arial" w:hAnsi="Arial" w:cs="Arial"/>
          <w:noProof/>
          <w:sz w:val="24"/>
        </w:rPr>
        <w:t xml:space="preserve"> 284: 26–32.</w:t>
      </w:r>
    </w:p>
    <w:p w14:paraId="4E214FC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enson, Dennis a, Ilene Karsch-Mizrachi, David J Lipman, James Ostell, and Eric W Sayers. 2011. “GenBank.” </w:t>
      </w:r>
      <w:r w:rsidRPr="00134DCE">
        <w:rPr>
          <w:rFonts w:ascii="Arial" w:hAnsi="Arial" w:cs="Arial"/>
          <w:i/>
          <w:iCs/>
          <w:noProof/>
          <w:sz w:val="24"/>
        </w:rPr>
        <w:t>Nucleic Acids Research</w:t>
      </w:r>
      <w:r w:rsidRPr="00134DCE">
        <w:rPr>
          <w:rFonts w:ascii="Arial" w:hAnsi="Arial" w:cs="Arial"/>
          <w:noProof/>
          <w:sz w:val="24"/>
        </w:rPr>
        <w:t xml:space="preserve"> 39 (Database issue) (January): D32–7. doi:10.1093/nar/gkq1079. http://www.pubmedcentral.nih.gov/articlerender.fcgi?artid=3013681&amp;tool=pmcentrez&amp;rendertype=abstract.</w:t>
      </w:r>
    </w:p>
    <w:p w14:paraId="6EFD6911"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lencowe, Benjamin J, Sidrah Ahmad, and Leo J Lee. 2009. “Current-generation High-throughput Sequencing: Deepening Insights into Mammalian Transcriptomes.” </w:t>
      </w:r>
      <w:r w:rsidRPr="00134DCE">
        <w:rPr>
          <w:rFonts w:ascii="Arial" w:hAnsi="Arial" w:cs="Arial"/>
          <w:i/>
          <w:iCs/>
          <w:noProof/>
          <w:sz w:val="24"/>
        </w:rPr>
        <w:t>Genes &amp; Development</w:t>
      </w:r>
      <w:r w:rsidRPr="00134DCE">
        <w:rPr>
          <w:rFonts w:ascii="Arial" w:hAnsi="Arial" w:cs="Arial"/>
          <w:noProof/>
          <w:sz w:val="24"/>
        </w:rPr>
        <w:t xml:space="preserve"> 23 (12) (June 15): 1379–86. doi:10.1101/gad.1788009. http://www.ncbi.nlm.nih.gov/pubmed/19528315.</w:t>
      </w:r>
    </w:p>
    <w:p w14:paraId="0AB495BC"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134DCE">
        <w:rPr>
          <w:rFonts w:ascii="Arial" w:hAnsi="Arial" w:cs="Arial"/>
          <w:i/>
          <w:iCs/>
          <w:noProof/>
          <w:sz w:val="24"/>
        </w:rPr>
        <w:t>Cell</w:t>
      </w:r>
      <w:r w:rsidRPr="00134DCE">
        <w:rPr>
          <w:rFonts w:ascii="Arial" w:hAnsi="Arial" w:cs="Arial"/>
          <w:noProof/>
          <w:sz w:val="24"/>
        </w:rPr>
        <w:t xml:space="preserve"> 128 (6) (March): 1089–1103. doi:10.1016/j.cell.2007.01.043. http://www.ncbi.nlm.nih.gov/pubmed/17346786.</w:t>
      </w:r>
    </w:p>
    <w:p w14:paraId="4CE0F7C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renner, S, M Johnson, J Bridgham, G Golda, D H Lloyd, D Johnson, S Luo, et al. 2000. “Gene Expression Analysis by Massively Parallel Signature Sequencing (MPSS) on Microbead Arrays.” </w:t>
      </w:r>
      <w:r w:rsidRPr="00134DCE">
        <w:rPr>
          <w:rFonts w:ascii="Arial" w:hAnsi="Arial" w:cs="Arial"/>
          <w:i/>
          <w:iCs/>
          <w:noProof/>
          <w:sz w:val="24"/>
        </w:rPr>
        <w:t>Nature Biotechnology</w:t>
      </w:r>
      <w:r w:rsidRPr="00134DCE">
        <w:rPr>
          <w:rFonts w:ascii="Arial" w:hAnsi="Arial" w:cs="Arial"/>
          <w:noProof/>
          <w:sz w:val="24"/>
        </w:rPr>
        <w:t xml:space="preserve"> 18 (6) (June): 630–4. doi:10.1038/76469. http://www.ncbi.nlm.nih.gov/pubmed/10835600.</w:t>
      </w:r>
    </w:p>
    <w:p w14:paraId="6D8E8D1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Burnette, James M, Etsuko Miyamoto-Sato, Marc a Schaub, Jamie Conklin, and a Javier Lopez. 2005. “Subdivision of Large Introns in Drosophila by Recursive Splicing at Nonexonic Elements.” </w:t>
      </w:r>
      <w:r w:rsidRPr="00134DCE">
        <w:rPr>
          <w:rFonts w:ascii="Arial" w:hAnsi="Arial" w:cs="Arial"/>
          <w:i/>
          <w:iCs/>
          <w:noProof/>
          <w:sz w:val="24"/>
        </w:rPr>
        <w:t>Genetics</w:t>
      </w:r>
      <w:r w:rsidRPr="00134DCE">
        <w:rPr>
          <w:rFonts w:ascii="Arial" w:hAnsi="Arial" w:cs="Arial"/>
          <w:noProof/>
          <w:sz w:val="24"/>
        </w:rPr>
        <w:t xml:space="preserve"> 170 (2) (June): 661–74. doi:10.1534/genetics.104.039701. http://www.pubmedcentral.nih.gov/articlerender.fcgi?artid=1450422&amp;tool=pmcentrez&amp;rendertype=abstract.</w:t>
      </w:r>
    </w:p>
    <w:p w14:paraId="10C8B37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Calarco, John A, Arneet L Saltzman, Joanna Y Ip, and Benjamin J Blencowe. 2007. “Technologies for the Global Discovery and Analysis of Alternative Splicing.” In </w:t>
      </w:r>
      <w:r w:rsidRPr="00134DCE">
        <w:rPr>
          <w:rFonts w:ascii="Arial" w:hAnsi="Arial" w:cs="Arial"/>
          <w:i/>
          <w:iCs/>
          <w:noProof/>
          <w:sz w:val="24"/>
        </w:rPr>
        <w:t>Advances in Experimental Medicine and Biology</w:t>
      </w:r>
      <w:r w:rsidRPr="00134DCE">
        <w:rPr>
          <w:rFonts w:ascii="Arial" w:hAnsi="Arial" w:cs="Arial"/>
          <w:noProof/>
          <w:sz w:val="24"/>
        </w:rPr>
        <w:t>, 623:64–84. http://www.ncbi.nlm.nih.gov/pubmed/18380341.</w:t>
      </w:r>
    </w:p>
    <w:p w14:paraId="7E99573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134DCE">
        <w:rPr>
          <w:rFonts w:ascii="Arial" w:hAnsi="Arial" w:cs="Arial"/>
          <w:i/>
          <w:iCs/>
          <w:noProof/>
          <w:sz w:val="24"/>
        </w:rPr>
        <w:t>Genes &amp; Development</w:t>
      </w:r>
      <w:r w:rsidRPr="00134DCE">
        <w:rPr>
          <w:rFonts w:ascii="Arial" w:hAnsi="Arial" w:cs="Arial"/>
          <w:noProof/>
          <w:sz w:val="24"/>
        </w:rPr>
        <w:t xml:space="preserve"> 21 (22) (November): 2963–75. doi:10.1101/gad.1606907. http://www.ncbi.nlm.nih.gov/pubmed/17978102.</w:t>
      </w:r>
    </w:p>
    <w:p w14:paraId="5BB385F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134DCE">
        <w:rPr>
          <w:rFonts w:ascii="Arial" w:hAnsi="Arial" w:cs="Arial"/>
          <w:i/>
          <w:iCs/>
          <w:noProof/>
          <w:sz w:val="24"/>
        </w:rPr>
        <w:t>Developmental Cell</w:t>
      </w:r>
      <w:r w:rsidRPr="00134DCE">
        <w:rPr>
          <w:rFonts w:ascii="Arial" w:hAnsi="Arial" w:cs="Arial"/>
          <w:noProof/>
          <w:sz w:val="24"/>
        </w:rPr>
        <w:t xml:space="preserve"> 12 (4) (April): 503–514. doi:10.1016/j.devcel.2007.03.001. http://www.sciencedirect.com/science/article/B6WW3-4NCCF20-1/2/320872bb9eea35c7846e92ae5dd3080d.</w:t>
      </w:r>
    </w:p>
    <w:p w14:paraId="1126216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Cenik, Elif Sarinay, and Phillip D Zamore. 2011. “Argonaute Proteins.” </w:t>
      </w:r>
      <w:r w:rsidRPr="00134DCE">
        <w:rPr>
          <w:rFonts w:ascii="Arial" w:hAnsi="Arial" w:cs="Arial"/>
          <w:i/>
          <w:iCs/>
          <w:noProof/>
          <w:sz w:val="24"/>
        </w:rPr>
        <w:t>Current Biology : CB</w:t>
      </w:r>
      <w:r w:rsidRPr="00134DCE">
        <w:rPr>
          <w:rFonts w:ascii="Arial" w:hAnsi="Arial" w:cs="Arial"/>
          <w:noProof/>
          <w:sz w:val="24"/>
        </w:rPr>
        <w:t xml:space="preserve"> 21 (12) (June 21): R446–9. doi:10.1016/j.cub.2011.05.020. http://www.ncbi.nlm.nih.gov/pubmed/21683893.</w:t>
      </w:r>
    </w:p>
    <w:p w14:paraId="7EDD393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Consortium, International Human Genome Sequencing. 2005. “Finishing the Euchromatic Sequence of the Human Genome.” </w:t>
      </w:r>
      <w:r w:rsidRPr="00134DCE">
        <w:rPr>
          <w:rFonts w:ascii="Arial" w:hAnsi="Arial" w:cs="Arial"/>
          <w:i/>
          <w:iCs/>
          <w:noProof/>
          <w:sz w:val="24"/>
        </w:rPr>
        <w:t>Nature</w:t>
      </w:r>
      <w:r w:rsidRPr="00134DCE">
        <w:rPr>
          <w:rFonts w:ascii="Arial" w:hAnsi="Arial" w:cs="Arial"/>
          <w:noProof/>
          <w:sz w:val="24"/>
        </w:rPr>
        <w:t xml:space="preserve"> 50 (2) (February): 162–8. http://www.ncbi.nlm.nih.gov/pubmed/15704464.</w:t>
      </w:r>
    </w:p>
    <w:p w14:paraId="07EA204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Core, Leighton J, Joshua J Waterfall, and John T Lis. 2008. “Nascent RNA Sequencing Reveals Widespread Pausing and Divergent Initiation at Human Promoters.” </w:t>
      </w:r>
      <w:r w:rsidRPr="00134DCE">
        <w:rPr>
          <w:rFonts w:ascii="Arial" w:hAnsi="Arial" w:cs="Arial"/>
          <w:i/>
          <w:iCs/>
          <w:noProof/>
          <w:sz w:val="24"/>
        </w:rPr>
        <w:t>Science</w:t>
      </w:r>
      <w:r w:rsidRPr="00134DCE">
        <w:rPr>
          <w:rFonts w:ascii="Arial" w:hAnsi="Arial" w:cs="Arial"/>
          <w:noProof/>
          <w:sz w:val="24"/>
        </w:rPr>
        <w:t xml:space="preserve"> 322: 1845–1848.</w:t>
      </w:r>
    </w:p>
    <w:p w14:paraId="3BE3DC31"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134DCE">
        <w:rPr>
          <w:rFonts w:ascii="Arial" w:hAnsi="Arial" w:cs="Arial"/>
          <w:i/>
          <w:iCs/>
          <w:noProof/>
          <w:sz w:val="24"/>
        </w:rPr>
        <w:t>Nature</w:t>
      </w:r>
      <w:r w:rsidRPr="00134DCE">
        <w:rPr>
          <w:rFonts w:ascii="Arial" w:hAnsi="Arial" w:cs="Arial"/>
          <w:noProof/>
          <w:sz w:val="24"/>
        </w:rPr>
        <w:t xml:space="preserve"> advance on (October). doi:10.1038/nature10547. http://dx.doi.org/10.1038/nature10547.</w:t>
      </w:r>
    </w:p>
    <w:p w14:paraId="2F830C5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Deng, Wei, and Haifan Lin. 2002. “Miwi, a Murine Homolog of Piwi, Encodes a Cytoplasmic Protein Essential for Spermatogenesis.” </w:t>
      </w:r>
      <w:r w:rsidRPr="00134DCE">
        <w:rPr>
          <w:rFonts w:ascii="Arial" w:hAnsi="Arial" w:cs="Arial"/>
          <w:i/>
          <w:iCs/>
          <w:noProof/>
          <w:sz w:val="24"/>
        </w:rPr>
        <w:t>Developmental Cell</w:t>
      </w:r>
      <w:r w:rsidRPr="00134DCE">
        <w:rPr>
          <w:rFonts w:ascii="Arial" w:hAnsi="Arial" w:cs="Arial"/>
          <w:noProof/>
          <w:sz w:val="24"/>
        </w:rPr>
        <w:t xml:space="preserve"> 2 (6) (June): 819–830. doi:16/S1534-5807(02)00165-X. http://www.sciencedirect.com/science/article/pii/S153458070200165X.</w:t>
      </w:r>
    </w:p>
    <w:p w14:paraId="517CEC2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Djebali, Sarah, Carrie a Davis, Angelika Merkel, Alex Dobin, Timo Lassmann, Ali Mortazavi, Andrea Tanzer, et al. 2012. “Landscape of Transcription in Human Cells.” </w:t>
      </w:r>
      <w:r w:rsidRPr="00134DCE">
        <w:rPr>
          <w:rFonts w:ascii="Arial" w:hAnsi="Arial" w:cs="Arial"/>
          <w:i/>
          <w:iCs/>
          <w:noProof/>
          <w:sz w:val="24"/>
        </w:rPr>
        <w:t>Nature</w:t>
      </w:r>
      <w:r w:rsidRPr="00134DCE">
        <w:rPr>
          <w:rFonts w:ascii="Arial" w:hAnsi="Arial" w:cs="Arial"/>
          <w:noProof/>
          <w:sz w:val="24"/>
        </w:rPr>
        <w:t xml:space="preserve"> 489 (7414) (September 6): 101–8. doi:10.1038/nature11233. http://www.ncbi.nlm.nih.gov/pubmed/22955620.</w:t>
      </w:r>
    </w:p>
    <w:p w14:paraId="407B59E6"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134DCE">
        <w:rPr>
          <w:rFonts w:ascii="Arial" w:hAnsi="Arial" w:cs="Arial"/>
          <w:i/>
          <w:iCs/>
          <w:noProof/>
          <w:sz w:val="24"/>
        </w:rPr>
        <w:t>Nat Meth</w:t>
      </w:r>
      <w:r w:rsidRPr="00134DCE">
        <w:rPr>
          <w:rFonts w:ascii="Arial" w:hAnsi="Arial" w:cs="Arial"/>
          <w:noProof/>
          <w:sz w:val="24"/>
        </w:rPr>
        <w:t xml:space="preserve"> 5 (7) (July): 629–635. doi:10.1038/nmeth.1216. http://dx.doi.org/10.1038/nmeth.1216.</w:t>
      </w:r>
    </w:p>
    <w:p w14:paraId="573490F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Emerick, Mark, Giovanni Parmigiani, and William Agnew. 2007. “Multivariate Analysis and Visualization of Splicing Correlations in Single-Gene Transcriptomes.” </w:t>
      </w:r>
      <w:r w:rsidRPr="00134DCE">
        <w:rPr>
          <w:rFonts w:ascii="Arial" w:hAnsi="Arial" w:cs="Arial"/>
          <w:i/>
          <w:iCs/>
          <w:noProof/>
          <w:sz w:val="24"/>
        </w:rPr>
        <w:t>BMC Bioinformatics</w:t>
      </w:r>
      <w:r w:rsidRPr="00134DCE">
        <w:rPr>
          <w:rFonts w:ascii="Arial" w:hAnsi="Arial" w:cs="Arial"/>
          <w:noProof/>
          <w:sz w:val="24"/>
        </w:rPr>
        <w:t xml:space="preserve"> 8 (1): 16. doi:10.1186/1471-2105-8-16. http://www.biomedcentral.com/1471-2105/8/16.</w:t>
      </w:r>
    </w:p>
    <w:p w14:paraId="16AA275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134DCE">
        <w:rPr>
          <w:rFonts w:ascii="Arial" w:hAnsi="Arial" w:cs="Arial"/>
          <w:i/>
          <w:iCs/>
          <w:noProof/>
          <w:sz w:val="24"/>
        </w:rPr>
        <w:t>Genome Biology</w:t>
      </w:r>
      <w:r w:rsidRPr="00134DCE">
        <w:rPr>
          <w:rFonts w:ascii="Arial" w:hAnsi="Arial" w:cs="Arial"/>
          <w:noProof/>
          <w:sz w:val="24"/>
        </w:rPr>
        <w:t xml:space="preserve"> 8 (6): R108. doi:10.1186/gb-2007-8-6-r108. http://genomebiology.com/content/8/6/R108.</w:t>
      </w:r>
    </w:p>
    <w:p w14:paraId="18B4767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Farazi, Thalia a, Stefan a Juranek, and Thomas Tuschl. 2008. “The Growing Catalog of Small RNAs and Their Association with Distinct Argonaute/Piwi Family Members.” </w:t>
      </w:r>
      <w:r w:rsidRPr="00134DCE">
        <w:rPr>
          <w:rFonts w:ascii="Arial" w:hAnsi="Arial" w:cs="Arial"/>
          <w:i/>
          <w:iCs/>
          <w:noProof/>
          <w:sz w:val="24"/>
        </w:rPr>
        <w:t>Development (Cambridge, England)</w:t>
      </w:r>
      <w:r w:rsidRPr="00134DCE">
        <w:rPr>
          <w:rFonts w:ascii="Arial" w:hAnsi="Arial" w:cs="Arial"/>
          <w:noProof/>
          <w:sz w:val="24"/>
        </w:rPr>
        <w:t xml:space="preserve"> 135 (7) (April): 1201–14. doi:10.1242/dev.005629. http://www.ncbi.nlm.nih.gov/pubmed/18287206.</w:t>
      </w:r>
    </w:p>
    <w:p w14:paraId="5E30C99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134DCE">
        <w:rPr>
          <w:rFonts w:ascii="Arial" w:hAnsi="Arial" w:cs="Arial"/>
          <w:i/>
          <w:iCs/>
          <w:noProof/>
          <w:sz w:val="24"/>
        </w:rPr>
        <w:t>Molecular Cell</w:t>
      </w:r>
      <w:r w:rsidRPr="00134DCE">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10B22EA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Fodor, Anthony a, and Richard W Aldrich. 2009. “Convergent Evolution of Alternative Splices at Domain Boundaries of the BK Channel.” </w:t>
      </w:r>
      <w:r w:rsidRPr="00134DCE">
        <w:rPr>
          <w:rFonts w:ascii="Arial" w:hAnsi="Arial" w:cs="Arial"/>
          <w:i/>
          <w:iCs/>
          <w:noProof/>
          <w:sz w:val="24"/>
        </w:rPr>
        <w:t>Annual Review of Physiology</w:t>
      </w:r>
      <w:r w:rsidRPr="00134DCE">
        <w:rPr>
          <w:rFonts w:ascii="Arial" w:hAnsi="Arial" w:cs="Arial"/>
          <w:noProof/>
          <w:sz w:val="24"/>
        </w:rPr>
        <w:t xml:space="preserve"> 71 (January): 19–36. doi:10.1146/annurev.physiol.010908.163124. http://www.ncbi.nlm.nih.gov/pubmed/18694345.</w:t>
      </w:r>
    </w:p>
    <w:p w14:paraId="1EB36D4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134DCE">
        <w:rPr>
          <w:rFonts w:ascii="Arial" w:hAnsi="Arial" w:cs="Arial"/>
          <w:i/>
          <w:iCs/>
          <w:noProof/>
          <w:sz w:val="24"/>
        </w:rPr>
        <w:t>Science</w:t>
      </w:r>
      <w:r w:rsidRPr="00134DCE">
        <w:rPr>
          <w:rFonts w:ascii="Arial" w:hAnsi="Arial" w:cs="Arial"/>
          <w:noProof/>
          <w:sz w:val="24"/>
        </w:rPr>
        <w:t xml:space="preserve"> 320 (5879) (May): 1077–1081. doi:10.1126/science.1157396. http://www.sciencemag.org/content/320/5879/1077.</w:t>
      </w:r>
    </w:p>
    <w:p w14:paraId="6473ABE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hosh, Shubhendu, and Allan Jacobson. 2010. “RNA Decay Modulates Gene Expression and Controls Its Fidelity.” </w:t>
      </w:r>
      <w:r w:rsidRPr="00134DCE">
        <w:rPr>
          <w:rFonts w:ascii="Arial" w:hAnsi="Arial" w:cs="Arial"/>
          <w:i/>
          <w:iCs/>
          <w:noProof/>
          <w:sz w:val="24"/>
        </w:rPr>
        <w:t>WIREs RNA</w:t>
      </w:r>
      <w:r w:rsidRPr="00134DCE">
        <w:rPr>
          <w:rFonts w:ascii="Arial" w:hAnsi="Arial" w:cs="Arial"/>
          <w:noProof/>
          <w:sz w:val="24"/>
        </w:rPr>
        <w:t xml:space="preserve"> 1: 351–361. doi:10.1002/wrna.25.</w:t>
      </w:r>
    </w:p>
    <w:p w14:paraId="4497CEA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ilbert, W. 1978. “Why Genes in Pieces?” </w:t>
      </w:r>
      <w:r w:rsidRPr="00134DCE">
        <w:rPr>
          <w:rFonts w:ascii="Arial" w:hAnsi="Arial" w:cs="Arial"/>
          <w:i/>
          <w:iCs/>
          <w:noProof/>
          <w:sz w:val="24"/>
        </w:rPr>
        <w:t>Nature</w:t>
      </w:r>
      <w:r w:rsidRPr="00134DCE">
        <w:rPr>
          <w:rFonts w:ascii="Arial" w:hAnsi="Arial" w:cs="Arial"/>
          <w:noProof/>
          <w:sz w:val="24"/>
        </w:rPr>
        <w:t xml:space="preserve"> 271 (5645) (February): 501. http://www.ncbi.nlm.nih.gov/pubmed/622185.</w:t>
      </w:r>
    </w:p>
    <w:p w14:paraId="0EE0E7C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irard, Angélique, Ravi Sachidanandam, Gregory J. Hannon, and Michelle A. Carmell. 2006. “A Germline-specific Class of Small RNAs Binds Mammalian Piwi Proteins.” </w:t>
      </w:r>
      <w:r w:rsidRPr="00134DCE">
        <w:rPr>
          <w:rFonts w:ascii="Arial" w:hAnsi="Arial" w:cs="Arial"/>
          <w:i/>
          <w:iCs/>
          <w:noProof/>
          <w:sz w:val="24"/>
        </w:rPr>
        <w:t>Nature</w:t>
      </w:r>
      <w:r w:rsidRPr="00134DCE">
        <w:rPr>
          <w:rFonts w:ascii="Arial" w:hAnsi="Arial" w:cs="Arial"/>
          <w:noProof/>
          <w:sz w:val="24"/>
        </w:rPr>
        <w:t xml:space="preserve"> 442 (7099) (July): 199–202. doi:10.1038/nature04917. http://dx.doi.org/10.1038/nature04917.</w:t>
      </w:r>
    </w:p>
    <w:p w14:paraId="65281C06"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lauser, D. A., B. E. Johnson, R. W. Aldrich, and M. B. Goodman. 2011. “Intragenic Alternative Splicing Coordination Is Essential for Caenorhabditis Elegans Slo-1 Gene Function.” </w:t>
      </w:r>
      <w:r w:rsidRPr="00134DCE">
        <w:rPr>
          <w:rFonts w:ascii="Arial" w:hAnsi="Arial" w:cs="Arial"/>
          <w:i/>
          <w:iCs/>
          <w:noProof/>
          <w:sz w:val="24"/>
        </w:rPr>
        <w:t>Proceedings of the National Academy of Sciences</w:t>
      </w:r>
      <w:r w:rsidRPr="00134DCE">
        <w:rPr>
          <w:rFonts w:ascii="Arial" w:hAnsi="Arial" w:cs="Arial"/>
          <w:noProof/>
          <w:sz w:val="24"/>
        </w:rPr>
        <w:t xml:space="preserve"> 108 (51) (November): 20790–20795. doi:10.1073/pnas.1116712108. https://ssl.umassmed.edu/content/108/51/,DanaInfo=www.pnas.org+20790.short.</w:t>
      </w:r>
    </w:p>
    <w:p w14:paraId="4EC7F981"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raveley, B R. 2000. “Sorting Out the Complexity of SR Protein Functions.” </w:t>
      </w:r>
      <w:r w:rsidRPr="00134DCE">
        <w:rPr>
          <w:rFonts w:ascii="Arial" w:hAnsi="Arial" w:cs="Arial"/>
          <w:i/>
          <w:iCs/>
          <w:noProof/>
          <w:sz w:val="24"/>
        </w:rPr>
        <w:t>RNA (New York, N.Y.)</w:t>
      </w:r>
      <w:r w:rsidRPr="00134DCE">
        <w:rPr>
          <w:rFonts w:ascii="Arial" w:hAnsi="Arial" w:cs="Arial"/>
          <w:noProof/>
          <w:sz w:val="24"/>
        </w:rPr>
        <w:t xml:space="preserve"> 6 (9) (September): 1197–211. http://www.ncbi.nlm.nih.gov/pubmed/10999598.</w:t>
      </w:r>
    </w:p>
    <w:p w14:paraId="68BBB63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134DCE">
        <w:rPr>
          <w:rFonts w:ascii="Arial" w:hAnsi="Arial" w:cs="Arial"/>
          <w:i/>
          <w:iCs/>
          <w:noProof/>
          <w:sz w:val="24"/>
        </w:rPr>
        <w:t>Human Reproduction</w:t>
      </w:r>
      <w:r w:rsidRPr="00134DCE">
        <w:rPr>
          <w:rFonts w:ascii="Arial" w:hAnsi="Arial" w:cs="Arial"/>
          <w:noProof/>
          <w:sz w:val="24"/>
        </w:rPr>
        <w:t xml:space="preserve"> 25 (12) (December): 2955–2961. doi:10.1093/humrep/deq274. http://www.ncbi.nlm.nih.gov/pubmed/20940137.</w:t>
      </w:r>
    </w:p>
    <w:p w14:paraId="044A021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134DCE">
        <w:rPr>
          <w:rFonts w:ascii="Arial" w:hAnsi="Arial" w:cs="Arial"/>
          <w:i/>
          <w:iCs/>
          <w:noProof/>
          <w:sz w:val="24"/>
        </w:rPr>
        <w:t>Cell</w:t>
      </w:r>
      <w:r w:rsidRPr="00134DCE">
        <w:rPr>
          <w:rFonts w:ascii="Arial" w:hAnsi="Arial" w:cs="Arial"/>
          <w:noProof/>
          <w:sz w:val="24"/>
        </w:rPr>
        <w:t xml:space="preserve"> 151 (7) (December 21): 1488–500. doi:10.1016/j.cell.2012.11.023. http://www.pubmedcentral.nih.gov/articlerender.fcgi?artid=3581324&amp;tool=pmcentrez&amp;rendertype=abstract.</w:t>
      </w:r>
    </w:p>
    <w:p w14:paraId="2640243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134DCE">
        <w:rPr>
          <w:rFonts w:ascii="Arial" w:hAnsi="Arial" w:cs="Arial"/>
          <w:i/>
          <w:iCs/>
          <w:noProof/>
          <w:sz w:val="24"/>
        </w:rPr>
        <w:t>Cell</w:t>
      </w:r>
      <w:r w:rsidRPr="00134DCE">
        <w:rPr>
          <w:rFonts w:ascii="Arial" w:hAnsi="Arial" w:cs="Arial"/>
          <w:noProof/>
          <w:sz w:val="24"/>
        </w:rPr>
        <w:t xml:space="preserve"> 141 (1) (April): 129–141. doi:10.1016/j.cell.2010.03.009. http://www.sciencedirect.com/science/article/B6WSN-4YRY58X-H/2/506aed3f8c6aebed3d3b0918ed7e8ec1.</w:t>
      </w:r>
    </w:p>
    <w:p w14:paraId="05B97034"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Hartig, Julia Verena, Yukihide Tomari, and Klaus Förstemann. 2007. “piRNAs--the Ancient Hunters of Genome Invaders.” </w:t>
      </w:r>
      <w:r w:rsidRPr="00134DCE">
        <w:rPr>
          <w:rFonts w:ascii="Arial" w:hAnsi="Arial" w:cs="Arial"/>
          <w:i/>
          <w:iCs/>
          <w:noProof/>
          <w:sz w:val="24"/>
        </w:rPr>
        <w:t>Genes &amp; Development</w:t>
      </w:r>
      <w:r w:rsidRPr="00134DCE">
        <w:rPr>
          <w:rFonts w:ascii="Arial" w:hAnsi="Arial" w:cs="Arial"/>
          <w:noProof/>
          <w:sz w:val="24"/>
        </w:rPr>
        <w:t xml:space="preserve"> 21 (14) (July 15): 1707–13. doi:10.1101/gad.1567007. http://www.ncbi.nlm.nih.gov/pubmed/17639076.</w:t>
      </w:r>
    </w:p>
    <w:p w14:paraId="36122CCB"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House, Amy E, and Kristen W Lynch. 2008. “Regulation of Alternative Splicing: More Than Just the ABCs.” </w:t>
      </w:r>
      <w:r w:rsidRPr="00134DCE">
        <w:rPr>
          <w:rFonts w:ascii="Arial" w:hAnsi="Arial" w:cs="Arial"/>
          <w:i/>
          <w:iCs/>
          <w:noProof/>
          <w:sz w:val="24"/>
        </w:rPr>
        <w:t>The Journal of Biological Chemistry</w:t>
      </w:r>
      <w:r w:rsidRPr="00134DCE">
        <w:rPr>
          <w:rFonts w:ascii="Arial" w:hAnsi="Arial" w:cs="Arial"/>
          <w:noProof/>
          <w:sz w:val="24"/>
        </w:rPr>
        <w:t xml:space="preserve"> 283 (3) (January): 1217–21. doi:10.1074/jbc.R700031200. http://www.ncbi.nlm.nih.gov/pubmed/18024429.</w:t>
      </w:r>
    </w:p>
    <w:p w14:paraId="724D408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134DCE">
        <w:rPr>
          <w:rFonts w:ascii="Arial" w:hAnsi="Arial" w:cs="Arial"/>
          <w:i/>
          <w:iCs/>
          <w:noProof/>
          <w:sz w:val="24"/>
        </w:rPr>
        <w:t>Cell</w:t>
      </w:r>
      <w:r w:rsidRPr="00134DCE">
        <w:rPr>
          <w:rFonts w:ascii="Arial" w:hAnsi="Arial" w:cs="Arial"/>
          <w:noProof/>
          <w:sz w:val="24"/>
        </w:rPr>
        <w:t xml:space="preserve"> 129 (1) (April): 69–82. doi:10.1016/j.cell.2007.03.026. http://www.sciencedirect.com/science/article/pii/S0092867407003923.</w:t>
      </w:r>
    </w:p>
    <w:p w14:paraId="18B1AAF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134DCE">
        <w:rPr>
          <w:rFonts w:ascii="Arial" w:hAnsi="Arial" w:cs="Arial"/>
          <w:i/>
          <w:iCs/>
          <w:noProof/>
          <w:sz w:val="24"/>
        </w:rPr>
        <w:t>Science</w:t>
      </w:r>
      <w:r w:rsidRPr="00134DCE">
        <w:rPr>
          <w:rFonts w:ascii="Arial" w:hAnsi="Arial" w:cs="Arial"/>
          <w:noProof/>
          <w:sz w:val="24"/>
        </w:rPr>
        <w:t xml:space="preserve"> 324: 218–223.</w:t>
      </w:r>
    </w:p>
    <w:p w14:paraId="72F8FF2D"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134DCE">
        <w:rPr>
          <w:rFonts w:ascii="Arial" w:hAnsi="Arial" w:cs="Arial"/>
          <w:i/>
          <w:iCs/>
          <w:noProof/>
          <w:sz w:val="24"/>
        </w:rPr>
        <w:t>Cell</w:t>
      </w:r>
      <w:r w:rsidRPr="00134DCE">
        <w:rPr>
          <w:rFonts w:ascii="Arial" w:hAnsi="Arial" w:cs="Arial"/>
          <w:noProof/>
          <w:sz w:val="24"/>
        </w:rPr>
        <w:t xml:space="preserve"> 147 (4) (November 11): 789–802. doi:10.1016/j.cell.2011.10.002. http://www.pubmedcentral.nih.gov/articlerender.fcgi?artid=3225288&amp;tool=pmcentrez&amp;rendertype=abstract.</w:t>
      </w:r>
    </w:p>
    <w:p w14:paraId="556250B1"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134DCE">
        <w:rPr>
          <w:rFonts w:ascii="Arial" w:hAnsi="Arial" w:cs="Arial"/>
          <w:i/>
          <w:iCs/>
          <w:noProof/>
          <w:sz w:val="24"/>
        </w:rPr>
        <w:t>The EMBO Journal</w:t>
      </w:r>
      <w:r w:rsidRPr="00134DCE">
        <w:rPr>
          <w:rFonts w:ascii="Arial" w:hAnsi="Arial" w:cs="Arial"/>
          <w:noProof/>
          <w:sz w:val="24"/>
        </w:rPr>
        <w:t xml:space="preserve"> 22 (4) (February): 905–12. doi:10.1093/emboj/cdg089. http://www.ncbi.nlm.nih.gov/pubmed/12574126.</w:t>
      </w:r>
    </w:p>
    <w:p w14:paraId="37BE6D2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Johnson, Brandon E, Dominique A Glauser, Elise S Dan-Glauser, D. Brent Halling, Richard W Aldrich, and Miriam B Goodman. 2011. “Alternatively Spliced Domains Interact to Regulate BK Potassium Channel Gating.” </w:t>
      </w:r>
      <w:r w:rsidRPr="00134DCE">
        <w:rPr>
          <w:rFonts w:ascii="Arial" w:hAnsi="Arial" w:cs="Arial"/>
          <w:i/>
          <w:iCs/>
          <w:noProof/>
          <w:sz w:val="24"/>
        </w:rPr>
        <w:t>Proceedings of the National Academy of Sciences</w:t>
      </w:r>
      <w:r w:rsidRPr="00134DCE">
        <w:rPr>
          <w:rFonts w:ascii="Arial" w:hAnsi="Arial" w:cs="Arial"/>
          <w:noProof/>
          <w:sz w:val="24"/>
        </w:rPr>
        <w:t xml:space="preserve"> 108 (51) (December): 20784–20789. doi:10.1073/pnas.1116795108. http://www.pnas.org/content/108/51/20784.</w:t>
      </w:r>
    </w:p>
    <w:p w14:paraId="1F6DEBED"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134DCE">
        <w:rPr>
          <w:rFonts w:ascii="Arial" w:hAnsi="Arial" w:cs="Arial"/>
          <w:i/>
          <w:iCs/>
          <w:noProof/>
          <w:sz w:val="24"/>
        </w:rPr>
        <w:t>Science</w:t>
      </w:r>
      <w:r w:rsidRPr="00134DCE">
        <w:rPr>
          <w:rFonts w:ascii="Arial" w:hAnsi="Arial" w:cs="Arial"/>
          <w:noProof/>
          <w:sz w:val="24"/>
        </w:rPr>
        <w:t xml:space="preserve"> 302 (5653): 2141–2144. http://www.sciencemag.org/cgi/content/abstract/302/5653/2141.</w:t>
      </w:r>
    </w:p>
    <w:p w14:paraId="5700A18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Kennard, E. H. 1927. “Zur Quantenmechanik Einfacher Bewegungstypen.” </w:t>
      </w:r>
      <w:r w:rsidRPr="00134DCE">
        <w:rPr>
          <w:rFonts w:ascii="Arial" w:hAnsi="Arial" w:cs="Arial"/>
          <w:i/>
          <w:iCs/>
          <w:noProof/>
          <w:sz w:val="24"/>
        </w:rPr>
        <w:t>Zeitschrift F</w:t>
      </w:r>
      <w:r w:rsidRPr="00134DCE">
        <w:rPr>
          <w:rFonts w:ascii="Lucida Grande" w:hAnsi="Lucida Grande" w:cs="Lucida Grande"/>
          <w:i/>
          <w:iCs/>
          <w:noProof/>
          <w:sz w:val="24"/>
        </w:rPr>
        <w:t>�</w:t>
      </w:r>
      <w:r w:rsidRPr="00134DCE">
        <w:rPr>
          <w:rFonts w:ascii="Arial" w:hAnsi="Arial" w:cs="Arial"/>
          <w:i/>
          <w:iCs/>
          <w:noProof/>
          <w:sz w:val="24"/>
        </w:rPr>
        <w:t>r Physik</w:t>
      </w:r>
      <w:r w:rsidRPr="00134DCE">
        <w:rPr>
          <w:rFonts w:ascii="Arial" w:hAnsi="Arial" w:cs="Arial"/>
          <w:noProof/>
          <w:sz w:val="24"/>
        </w:rPr>
        <w:t xml:space="preserve"> 44 (4-5) (April): 326–352. doi:10.1007/BF01391200. http://link.springer.com/10.1007/BF01391200.</w:t>
      </w:r>
    </w:p>
    <w:p w14:paraId="4E410431"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Kim, V Narry, Jinju Han, and Mikiko C Siomi. 2009. “Biogenesis of Small RNAs in Animals.” </w:t>
      </w:r>
      <w:r w:rsidRPr="00134DCE">
        <w:rPr>
          <w:rFonts w:ascii="Arial" w:hAnsi="Arial" w:cs="Arial"/>
          <w:i/>
          <w:iCs/>
          <w:noProof/>
          <w:sz w:val="24"/>
        </w:rPr>
        <w:t>Nature Reviews. Molecular Cell Biology</w:t>
      </w:r>
      <w:r w:rsidRPr="00134DCE">
        <w:rPr>
          <w:rFonts w:ascii="Arial" w:hAnsi="Arial" w:cs="Arial"/>
          <w:noProof/>
          <w:sz w:val="24"/>
        </w:rPr>
        <w:t xml:space="preserve"> 10 (2) (February): 126–39. doi:10.1038/nrm2632. http://www.ncbi.nlm.nih.gov/pubmed/19165215.</w:t>
      </w:r>
    </w:p>
    <w:p w14:paraId="2F4AB154"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Kumar, M, and G G Carmichael. 1998. “Antisense RNA: Function and Fate of Duplex RNA in Cells of Higher Eukaryotes.” </w:t>
      </w:r>
      <w:r w:rsidRPr="00134DCE">
        <w:rPr>
          <w:rFonts w:ascii="Arial" w:hAnsi="Arial" w:cs="Arial"/>
          <w:i/>
          <w:iCs/>
          <w:noProof/>
          <w:sz w:val="24"/>
        </w:rPr>
        <w:t>Microbiology and Molecular Biology Reviews : MMBR</w:t>
      </w:r>
      <w:r w:rsidRPr="00134DCE">
        <w:rPr>
          <w:rFonts w:ascii="Arial" w:hAnsi="Arial" w:cs="Arial"/>
          <w:noProof/>
          <w:sz w:val="24"/>
        </w:rPr>
        <w:t xml:space="preserve"> 62 (4) (December): 1415–34. http://www.pubmedcentral.nih.gov/articlerender.fcgi?artid=98951&amp;tool=pmcentrez&amp;rendertype=abstract.</w:t>
      </w:r>
    </w:p>
    <w:p w14:paraId="5F81C21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Kuramochi-Miyagawa, Satomi, Tohru Kimura, Takashi W Ijiri, Taku Isobe, Noriko Asada, Yukiko Fujita, Masahito Ikawa, et al. 2004. “Mili, a Mammalian Member of Piwi Family Gene, Is Essential for Spermatogenesis.” </w:t>
      </w:r>
      <w:r w:rsidRPr="00134DCE">
        <w:rPr>
          <w:rFonts w:ascii="Arial" w:hAnsi="Arial" w:cs="Arial"/>
          <w:i/>
          <w:iCs/>
          <w:noProof/>
          <w:sz w:val="24"/>
        </w:rPr>
        <w:t>Development</w:t>
      </w:r>
      <w:r w:rsidRPr="00134DCE">
        <w:rPr>
          <w:rFonts w:ascii="Arial" w:hAnsi="Arial" w:cs="Arial"/>
          <w:noProof/>
          <w:sz w:val="24"/>
        </w:rPr>
        <w:t xml:space="preserve"> 131 (4) (February): 839–849. doi:10.1242/dev.00973. http://dev.biologists.org/content/131/4/839.</w:t>
      </w:r>
    </w:p>
    <w:p w14:paraId="0FFF3596"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134DCE">
        <w:rPr>
          <w:rFonts w:ascii="Arial" w:hAnsi="Arial" w:cs="Arial"/>
          <w:i/>
          <w:iCs/>
          <w:noProof/>
          <w:sz w:val="24"/>
        </w:rPr>
        <w:t>Genes &amp; Development</w:t>
      </w:r>
      <w:r w:rsidRPr="00134DCE">
        <w:rPr>
          <w:rFonts w:ascii="Arial" w:hAnsi="Arial" w:cs="Arial"/>
          <w:noProof/>
          <w:sz w:val="24"/>
        </w:rPr>
        <w:t xml:space="preserve"> 22 (7) (April): 908–917. doi:10.1101/gad.1640708. http://genesdev.cshlp.org/content/22/7/908.</w:t>
      </w:r>
    </w:p>
    <w:p w14:paraId="4CB7776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add, Andrea N, and Thomas A Cooper. 2002. “Finding Signals That Regulate Alternative Splicing in the Post-genomic Era.” </w:t>
      </w:r>
      <w:r w:rsidRPr="00134DCE">
        <w:rPr>
          <w:rFonts w:ascii="Arial" w:hAnsi="Arial" w:cs="Arial"/>
          <w:i/>
          <w:iCs/>
          <w:noProof/>
          <w:sz w:val="24"/>
        </w:rPr>
        <w:t>Genome Biology</w:t>
      </w:r>
      <w:r w:rsidRPr="00134DCE">
        <w:rPr>
          <w:rFonts w:ascii="Arial" w:hAnsi="Arial" w:cs="Arial"/>
          <w:noProof/>
          <w:sz w:val="24"/>
        </w:rPr>
        <w:t xml:space="preserve"> 3 (11) (October): reviews0008. http://www.ncbi.nlm.nih.gov/pubmed/12429065.</w:t>
      </w:r>
    </w:p>
    <w:p w14:paraId="356DC32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aiho, Asta, Noora Kotaja, Attila Gyenesei, and Anu Sironen. 2013. “Transcriptome Profiling of the Murine Testis During the First Wave of Spermatogenesis.” </w:t>
      </w:r>
      <w:r w:rsidRPr="00134DCE">
        <w:rPr>
          <w:rFonts w:ascii="Arial" w:hAnsi="Arial" w:cs="Arial"/>
          <w:i/>
          <w:iCs/>
          <w:noProof/>
          <w:sz w:val="24"/>
        </w:rPr>
        <w:t>PloS One</w:t>
      </w:r>
      <w:r w:rsidRPr="00134DCE">
        <w:rPr>
          <w:rFonts w:ascii="Arial" w:hAnsi="Arial" w:cs="Arial"/>
          <w:noProof/>
          <w:sz w:val="24"/>
        </w:rPr>
        <w:t xml:space="preserve"> 8 (4) (January): e61558. doi:10.1371/journal.pone.0061558. http://www.pubmedcentral.nih.gov/articlerender.fcgi?artid=3629203&amp;tool=pmcentrez&amp;rendertype=abstract.</w:t>
      </w:r>
    </w:p>
    <w:p w14:paraId="4EE4833D"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ander, E S, L M Linton, B Birren, C Nusbaum, M C Zody, J Baldwin, K Devon, et al. 2001. “Initial Sequencing and Analysis of the Human Genome.” </w:t>
      </w:r>
      <w:r w:rsidRPr="00134DCE">
        <w:rPr>
          <w:rFonts w:ascii="Arial" w:hAnsi="Arial" w:cs="Arial"/>
          <w:i/>
          <w:iCs/>
          <w:noProof/>
          <w:sz w:val="24"/>
        </w:rPr>
        <w:t>Nature</w:t>
      </w:r>
      <w:r w:rsidRPr="00134DCE">
        <w:rPr>
          <w:rFonts w:ascii="Arial" w:hAnsi="Arial" w:cs="Arial"/>
          <w:noProof/>
          <w:sz w:val="24"/>
        </w:rPr>
        <w:t xml:space="preserve"> 409 (6822) (February 15): 860–921. doi:10.1038/35057062. http://www.ncbi.nlm.nih.gov/pubmed/11237011.</w:t>
      </w:r>
    </w:p>
    <w:p w14:paraId="2F8B8D5C"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ander, Eric S. 2011. “Initial Impact of the Sequencing of the Human Genome.” </w:t>
      </w:r>
      <w:r w:rsidRPr="00134DCE">
        <w:rPr>
          <w:rFonts w:ascii="Arial" w:hAnsi="Arial" w:cs="Arial"/>
          <w:i/>
          <w:iCs/>
          <w:noProof/>
          <w:sz w:val="24"/>
        </w:rPr>
        <w:t>Nature</w:t>
      </w:r>
      <w:r w:rsidRPr="00134DCE">
        <w:rPr>
          <w:rFonts w:ascii="Arial" w:hAnsi="Arial" w:cs="Arial"/>
          <w:noProof/>
          <w:sz w:val="24"/>
        </w:rPr>
        <w:t xml:space="preserve"> 470 (7333) (February 10): 187–97. doi:10.1038/nature09792. http://www.ncbi.nlm.nih.gov/pubmed/21307931.</w:t>
      </w:r>
    </w:p>
    <w:p w14:paraId="17BABFD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au, Nelson C, Anita G Seto, Jinkuk Kim, Satomi Kuramochi-Miyagawa, Toru Nakano, David P Bartel, and Robert E Kingston. 2006. “Characterization of the piRNA Complex from Rat Testes.” </w:t>
      </w:r>
      <w:r w:rsidRPr="00134DCE">
        <w:rPr>
          <w:rFonts w:ascii="Arial" w:hAnsi="Arial" w:cs="Arial"/>
          <w:i/>
          <w:iCs/>
          <w:noProof/>
          <w:sz w:val="24"/>
        </w:rPr>
        <w:t>Science (New York, N.Y.)</w:t>
      </w:r>
      <w:r w:rsidRPr="00134DCE">
        <w:rPr>
          <w:rFonts w:ascii="Arial" w:hAnsi="Arial" w:cs="Arial"/>
          <w:noProof/>
          <w:sz w:val="24"/>
        </w:rPr>
        <w:t xml:space="preserve"> 313 (5785) (July): 363–367. doi:10.1126/science.1130164. http://www.ncbi.nlm.nih.gov/pubmed/16778019.</w:t>
      </w:r>
    </w:p>
    <w:p w14:paraId="725F5906"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ee, Heng-Chi, Weifeng Gu, Masaki Shirayama, Elaine Youngman, Darryl Conte, and Craig C Mello. 2012. “C. Elegans piRNAs Mediate the Genome-wide Surveillance of Germline Transcripts.” </w:t>
      </w:r>
      <w:r w:rsidRPr="00134DCE">
        <w:rPr>
          <w:rFonts w:ascii="Arial" w:hAnsi="Arial" w:cs="Arial"/>
          <w:i/>
          <w:iCs/>
          <w:noProof/>
          <w:sz w:val="24"/>
        </w:rPr>
        <w:t>Cell</w:t>
      </w:r>
      <w:r w:rsidRPr="00134DCE">
        <w:rPr>
          <w:rFonts w:ascii="Arial" w:hAnsi="Arial" w:cs="Arial"/>
          <w:noProof/>
          <w:sz w:val="24"/>
        </w:rPr>
        <w:t xml:space="preserve"> 150 (1) (July 6): 78–87. doi:10.1016/j.cell.2012.06.016. http://www.pubmedcentral.nih.gov/articlerender.fcgi?artid=3410639&amp;tool=pmcentrez&amp;rendertype=abstract.</w:t>
      </w:r>
    </w:p>
    <w:p w14:paraId="4EE72FEB"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enasi, Tina, B. Matija Peterlin, and Peter Dovc. 2006. “Distal Regulation of Alternative Splicing by Splicing Enhancer in Equine Β-casein Intron 1.” </w:t>
      </w:r>
      <w:r w:rsidRPr="00134DCE">
        <w:rPr>
          <w:rFonts w:ascii="Arial" w:hAnsi="Arial" w:cs="Arial"/>
          <w:i/>
          <w:iCs/>
          <w:noProof/>
          <w:sz w:val="24"/>
        </w:rPr>
        <w:t>RNA</w:t>
      </w:r>
      <w:r w:rsidRPr="00134DCE">
        <w:rPr>
          <w:rFonts w:ascii="Arial" w:hAnsi="Arial" w:cs="Arial"/>
          <w:noProof/>
          <w:sz w:val="24"/>
        </w:rPr>
        <w:t xml:space="preserve"> 12 (3) (March): 498 –507. doi:10.1261/rna.7261206. http://rnajournal.cshlp.org/content/12/3/498.abstract.</w:t>
      </w:r>
    </w:p>
    <w:p w14:paraId="1626243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i, M, I X Wang, Y Li, A Bruzel, A L Richards, J M Toung, and V G Cheung. 2011. “Widespread RNA and DNA Sequence Differences in the Human Transcriptome.” </w:t>
      </w:r>
      <w:r w:rsidRPr="00134DCE">
        <w:rPr>
          <w:rFonts w:ascii="Arial" w:hAnsi="Arial" w:cs="Arial"/>
          <w:i/>
          <w:iCs/>
          <w:noProof/>
          <w:sz w:val="24"/>
        </w:rPr>
        <w:t>Science</w:t>
      </w:r>
      <w:r w:rsidRPr="00134DCE">
        <w:rPr>
          <w:rFonts w:ascii="Arial" w:hAnsi="Arial" w:cs="Arial"/>
          <w:noProof/>
          <w:sz w:val="24"/>
        </w:rPr>
        <w:t xml:space="preserve"> 333: 53–8. doi:10.1126/science.1207018.</w:t>
      </w:r>
    </w:p>
    <w:p w14:paraId="5047FD4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i, Xin Z., Christian K. Roy, Xianjun Dong, Ewelina Bolcun-Filas, Jie Wang, Bo W. Han, Jia Xu, et al. 2013. “An Ancient Transcription Factor Initiates the Burst of piRNA Production During Early Meiosis in Mouse Testes.” </w:t>
      </w:r>
      <w:r w:rsidRPr="00134DCE">
        <w:rPr>
          <w:rFonts w:ascii="Arial" w:hAnsi="Arial" w:cs="Arial"/>
          <w:i/>
          <w:iCs/>
          <w:noProof/>
          <w:sz w:val="24"/>
        </w:rPr>
        <w:t>Molecular Cell</w:t>
      </w:r>
      <w:r w:rsidRPr="00134DCE">
        <w:rPr>
          <w:rFonts w:ascii="Arial" w:hAnsi="Arial" w:cs="Arial"/>
          <w:noProof/>
          <w:sz w:val="24"/>
        </w:rPr>
        <w:t xml:space="preserve"> 50 (1) (March): 1–15. doi:10.1016/j.molcel.2013.02.016. http://linkinghub.elsevier.com/retrieve/pii/S109727651300172X.</w:t>
      </w:r>
    </w:p>
    <w:p w14:paraId="74CCD94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i, Xin Zhiguo, Christian K Roy, Melissa J Moore, and Phillip D Zamore. 2013. “Defining piRNA Primary Transcripts.” </w:t>
      </w:r>
      <w:r w:rsidRPr="00134DCE">
        <w:rPr>
          <w:rFonts w:ascii="Arial" w:hAnsi="Arial" w:cs="Arial"/>
          <w:i/>
          <w:iCs/>
          <w:noProof/>
          <w:sz w:val="24"/>
        </w:rPr>
        <w:t>Cell Cycle (Georgetown, Tex.)</w:t>
      </w:r>
      <w:r w:rsidRPr="00134DCE">
        <w:rPr>
          <w:rFonts w:ascii="Arial" w:hAnsi="Arial" w:cs="Arial"/>
          <w:noProof/>
          <w:sz w:val="24"/>
        </w:rPr>
        <w:t xml:space="preserve"> 12 (11) (May 10): 1657–1658. http://www.ncbi.nlm.nih.gov/pubmed/23673320.</w:t>
      </w:r>
    </w:p>
    <w:p w14:paraId="71B820A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134DCE">
        <w:rPr>
          <w:rFonts w:ascii="Arial" w:hAnsi="Arial" w:cs="Arial"/>
          <w:i/>
          <w:iCs/>
          <w:noProof/>
          <w:sz w:val="24"/>
        </w:rPr>
        <w:t>Nature</w:t>
      </w:r>
      <w:r w:rsidRPr="00134DCE">
        <w:rPr>
          <w:rFonts w:ascii="Arial" w:hAnsi="Arial" w:cs="Arial"/>
          <w:noProof/>
          <w:sz w:val="24"/>
        </w:rPr>
        <w:t xml:space="preserve"> 456 (7221) (November): 464–469. doi:10.1038/nature07488. http://dx.doi.org/10.1038/nature07488.</w:t>
      </w:r>
    </w:p>
    <w:p w14:paraId="3FC998C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134DCE">
        <w:rPr>
          <w:rFonts w:ascii="Arial" w:hAnsi="Arial" w:cs="Arial"/>
          <w:i/>
          <w:iCs/>
          <w:noProof/>
          <w:sz w:val="24"/>
        </w:rPr>
        <w:t>Cell</w:t>
      </w:r>
      <w:r w:rsidRPr="00134DCE">
        <w:rPr>
          <w:rFonts w:ascii="Arial" w:hAnsi="Arial" w:cs="Arial"/>
          <w:noProof/>
          <w:sz w:val="24"/>
        </w:rPr>
        <w:t xml:space="preserve"> 133 (3) (May): 523–36. doi:10.1016/j.cell.2008.03.029. http://www.ncbi.nlm.nih.gov/pubmed/18423832.</w:t>
      </w:r>
    </w:p>
    <w:p w14:paraId="33F7231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Long, Jennifer C, and Javier F Caceres. 2009. “The SR Protein Family of Splicing Factors: Master Regulators of Gene Expression.” </w:t>
      </w:r>
      <w:r w:rsidRPr="00134DCE">
        <w:rPr>
          <w:rFonts w:ascii="Arial" w:hAnsi="Arial" w:cs="Arial"/>
          <w:i/>
          <w:iCs/>
          <w:noProof/>
          <w:sz w:val="24"/>
        </w:rPr>
        <w:t>The Biochemical Journal</w:t>
      </w:r>
      <w:r w:rsidRPr="00134DCE">
        <w:rPr>
          <w:rFonts w:ascii="Arial" w:hAnsi="Arial" w:cs="Arial"/>
          <w:noProof/>
          <w:sz w:val="24"/>
        </w:rPr>
        <w:t xml:space="preserve"> 417 (1): 15–27. http://www.ncbi.nlm.nih.gov/pubmed/19061484.</w:t>
      </w:r>
    </w:p>
    <w:p w14:paraId="2B095164"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134DCE">
        <w:rPr>
          <w:rFonts w:ascii="Arial" w:hAnsi="Arial" w:cs="Arial"/>
          <w:i/>
          <w:iCs/>
          <w:noProof/>
          <w:sz w:val="24"/>
        </w:rPr>
        <w:t>Genome Research</w:t>
      </w:r>
      <w:r w:rsidRPr="00134DCE">
        <w:rPr>
          <w:rFonts w:ascii="Arial" w:hAnsi="Arial" w:cs="Arial"/>
          <w:noProof/>
          <w:sz w:val="24"/>
        </w:rPr>
        <w:t xml:space="preserve"> 18 (9) (September): 1509–17. doi:10.1101/gr.079558.108. http://www.ncbi.nlm.nih.gov/pubmed/18550803.</w:t>
      </w:r>
    </w:p>
    <w:p w14:paraId="1F8439B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artinez-Contreras, Rebeca, Philippe Cloutier, Lulzim Shkreta, Jean-François Fisette, Timothée Revil, and Benoit Chabot. 2007. “hnRNP Proteins and Splicing Control.” </w:t>
      </w:r>
      <w:r w:rsidRPr="00134DCE">
        <w:rPr>
          <w:rFonts w:ascii="Arial" w:hAnsi="Arial" w:cs="Arial"/>
          <w:i/>
          <w:iCs/>
          <w:noProof/>
          <w:sz w:val="24"/>
        </w:rPr>
        <w:t>Advances in Experimental Medicine and Biology</w:t>
      </w:r>
      <w:r w:rsidRPr="00134DCE">
        <w:rPr>
          <w:rFonts w:ascii="Arial" w:hAnsi="Arial" w:cs="Arial"/>
          <w:noProof/>
          <w:sz w:val="24"/>
        </w:rPr>
        <w:t xml:space="preserve"> 623: 123–147.</w:t>
      </w:r>
    </w:p>
    <w:p w14:paraId="2EA76A9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axam, A M, and W Gilbert. 1977. “A New Method for Sequencing DNA.” </w:t>
      </w:r>
      <w:r w:rsidRPr="00134DCE">
        <w:rPr>
          <w:rFonts w:ascii="Arial" w:hAnsi="Arial" w:cs="Arial"/>
          <w:i/>
          <w:iCs/>
          <w:noProof/>
          <w:sz w:val="24"/>
        </w:rPr>
        <w:t>Proceedings of the National Academy of Sciences</w:t>
      </w:r>
      <w:r w:rsidRPr="00134DCE">
        <w:rPr>
          <w:rFonts w:ascii="Arial" w:hAnsi="Arial" w:cs="Arial"/>
          <w:noProof/>
          <w:sz w:val="24"/>
        </w:rPr>
        <w:t xml:space="preserve"> 24 (2) (January): 99–103. http://www.ncbi.nlm.nih.gov/pubmed/1422074.</w:t>
      </w:r>
    </w:p>
    <w:p w14:paraId="67B0EA6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erkin, Jason, Caitlin Russell, Ping Chen, and Christopher B. Burge. 2012. “Evolutionary Dynamics of Gene and Isoform Regulation in Mammalian Tissues.” </w:t>
      </w:r>
      <w:r w:rsidRPr="00134DCE">
        <w:rPr>
          <w:rFonts w:ascii="Arial" w:hAnsi="Arial" w:cs="Arial"/>
          <w:i/>
          <w:iCs/>
          <w:noProof/>
          <w:sz w:val="24"/>
        </w:rPr>
        <w:t>Science</w:t>
      </w:r>
      <w:r w:rsidRPr="00134DCE">
        <w:rPr>
          <w:rFonts w:ascii="Arial" w:hAnsi="Arial" w:cs="Arial"/>
          <w:noProof/>
          <w:sz w:val="24"/>
        </w:rPr>
        <w:t xml:space="preserve"> 338 (6114) (December 20): 1593–1599. doi:10.1126/science.1228186. http://www.sciencemag.org/cgi/doi/10.1126/science.1228186.</w:t>
      </w:r>
    </w:p>
    <w:p w14:paraId="091DA9E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odrek, Barmak, and Christopher Lee. 2002. “A Genomic View of Alternative Splicing.” </w:t>
      </w:r>
      <w:r w:rsidRPr="00134DCE">
        <w:rPr>
          <w:rFonts w:ascii="Arial" w:hAnsi="Arial" w:cs="Arial"/>
          <w:i/>
          <w:iCs/>
          <w:noProof/>
          <w:sz w:val="24"/>
        </w:rPr>
        <w:t>Nature Genetics</w:t>
      </w:r>
      <w:r w:rsidRPr="00134DCE">
        <w:rPr>
          <w:rFonts w:ascii="Arial" w:hAnsi="Arial" w:cs="Arial"/>
          <w:noProof/>
          <w:sz w:val="24"/>
        </w:rPr>
        <w:t xml:space="preserve"> 30 (1) (January): 13–9. doi:10.1038/ng0102-13. http://www.ncbi.nlm.nih.gov/pubmed/11753382.</w:t>
      </w:r>
    </w:p>
    <w:p w14:paraId="520B714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ortazavi, Ali, Brian A Williams, Kenneth McCue, Lorian Schaeffer, and Barbara Wold. 2008. “Mapping and Quantifying Mammalian Transcriptomes by RNA-Seq.” </w:t>
      </w:r>
      <w:r w:rsidRPr="00134DCE">
        <w:rPr>
          <w:rFonts w:ascii="Arial" w:hAnsi="Arial" w:cs="Arial"/>
          <w:i/>
          <w:iCs/>
          <w:noProof/>
          <w:sz w:val="24"/>
        </w:rPr>
        <w:t>Nat Meth</w:t>
      </w:r>
      <w:r w:rsidRPr="00134DCE">
        <w:rPr>
          <w:rFonts w:ascii="Arial" w:hAnsi="Arial" w:cs="Arial"/>
          <w:noProof/>
          <w:sz w:val="24"/>
        </w:rPr>
        <w:t xml:space="preserve"> 5 (7) (July): 621–628. doi:10.1038/NMETH.1226. http://www.ncbi.nlm.nih.gov/pubmed/18516045.</w:t>
      </w:r>
    </w:p>
    <w:p w14:paraId="1C06C99B"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Mutz, Kai-Oliver, Alexandra Heilkenbrinker, Maren Lönne, Johanna-Gabriela Walter, and Frank Stahl. 2013. “Transcriptome Analysis Using Next-generation Sequencing.” </w:t>
      </w:r>
      <w:r w:rsidRPr="00134DCE">
        <w:rPr>
          <w:rFonts w:ascii="Arial" w:hAnsi="Arial" w:cs="Arial"/>
          <w:i/>
          <w:iCs/>
          <w:noProof/>
          <w:sz w:val="24"/>
        </w:rPr>
        <w:t>Current Opinion in Biotechnology</w:t>
      </w:r>
      <w:r w:rsidRPr="00134DCE">
        <w:rPr>
          <w:rFonts w:ascii="Arial" w:hAnsi="Arial" w:cs="Arial"/>
          <w:noProof/>
          <w:sz w:val="24"/>
        </w:rPr>
        <w:t xml:space="preserve"> 24 (1) (February): 22–30. doi:10.1016/j.copbio.2012.09.004. http://www.ncbi.nlm.nih.gov/pubmed/23020966.</w:t>
      </w:r>
    </w:p>
    <w:p w14:paraId="4B70F3FC"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134DCE">
        <w:rPr>
          <w:rFonts w:ascii="Arial" w:hAnsi="Arial" w:cs="Arial"/>
          <w:i/>
          <w:iCs/>
          <w:noProof/>
          <w:sz w:val="24"/>
        </w:rPr>
        <w:t>Science (New York, N.Y.)</w:t>
      </w:r>
      <w:r w:rsidRPr="00134DCE">
        <w:rPr>
          <w:rFonts w:ascii="Arial" w:hAnsi="Arial" w:cs="Arial"/>
          <w:noProof/>
          <w:sz w:val="24"/>
        </w:rPr>
        <w:t xml:space="preserve"> 320 (5881) (June): 1344–9. doi:10.1126/science.1158441. http://www.ncbi.nlm.nih.gov/pubmed/18451266.</w:t>
      </w:r>
    </w:p>
    <w:p w14:paraId="474CD89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Nakano, Michihiko, Jun Komatsu, Shun-ichi Matsuura, Kazunori Takashima, Shinji Katsura, and Akira Mizuno. 2003. “Single-molecule PCR Using Water-in-oil Emulsion.” </w:t>
      </w:r>
      <w:r w:rsidRPr="00134DCE">
        <w:rPr>
          <w:rFonts w:ascii="Arial" w:hAnsi="Arial" w:cs="Arial"/>
          <w:i/>
          <w:iCs/>
          <w:noProof/>
          <w:sz w:val="24"/>
        </w:rPr>
        <w:t>Journal of Biotechnology</w:t>
      </w:r>
      <w:r w:rsidRPr="00134DCE">
        <w:rPr>
          <w:rFonts w:ascii="Arial" w:hAnsi="Arial" w:cs="Arial"/>
          <w:noProof/>
          <w:sz w:val="24"/>
        </w:rPr>
        <w:t xml:space="preserve"> 102 (2) (April 24): 117–124. doi:http://dx.doi.org/10.1016/S0168-1656(03)00023-3. http://www.sciencedirect.com/science/article/pii/S0168165603000233.</w:t>
      </w:r>
    </w:p>
    <w:p w14:paraId="6A1F2FF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Nilsen, Timothy W., and Brenton R. Graveley. 2010. “Expansion of the Eukaryotic Proteome by Alternative Splicing.” </w:t>
      </w:r>
      <w:r w:rsidRPr="00134DCE">
        <w:rPr>
          <w:rFonts w:ascii="Arial" w:hAnsi="Arial" w:cs="Arial"/>
          <w:i/>
          <w:iCs/>
          <w:noProof/>
          <w:sz w:val="24"/>
        </w:rPr>
        <w:t>Nature</w:t>
      </w:r>
      <w:r w:rsidRPr="00134DCE">
        <w:rPr>
          <w:rFonts w:ascii="Arial" w:hAnsi="Arial" w:cs="Arial"/>
          <w:noProof/>
          <w:sz w:val="24"/>
        </w:rPr>
        <w:t xml:space="preserve"> 463 (7280) (January): 457–463. doi:10.1038/nature08909. http://www.nature.com/nature/journal/v463/n7280/full/nature08909.html.</w:t>
      </w:r>
    </w:p>
    <w:p w14:paraId="497F04C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Oakberg, EF. 1956. “A Description of Spermiogenesis in the Mouse and Its Use in Analysis of the Cycle of the Seminiferous Epithelium and Germ Cell Renewal.” </w:t>
      </w:r>
      <w:r w:rsidRPr="00134DCE">
        <w:rPr>
          <w:rFonts w:ascii="Arial" w:hAnsi="Arial" w:cs="Arial"/>
          <w:i/>
          <w:iCs/>
          <w:noProof/>
          <w:sz w:val="24"/>
        </w:rPr>
        <w:t>The American Journal of Anatomy</w:t>
      </w:r>
      <w:r w:rsidRPr="00134DCE">
        <w:rPr>
          <w:rFonts w:ascii="Arial" w:hAnsi="Arial" w:cs="Arial"/>
          <w:noProof/>
          <w:sz w:val="24"/>
        </w:rPr>
        <w:t xml:space="preserve"> 99 (3): 391–419.</w:t>
      </w:r>
    </w:p>
    <w:p w14:paraId="28E6D9B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134DCE">
        <w:rPr>
          <w:rFonts w:ascii="Arial" w:hAnsi="Arial" w:cs="Arial"/>
          <w:i/>
          <w:iCs/>
          <w:noProof/>
          <w:sz w:val="24"/>
        </w:rPr>
        <w:t>Genes &amp; Development</w:t>
      </w:r>
      <w:r w:rsidRPr="00134DCE">
        <w:rPr>
          <w:rFonts w:ascii="Arial" w:hAnsi="Arial" w:cs="Arial"/>
          <w:noProof/>
          <w:sz w:val="24"/>
        </w:rPr>
        <w:t xml:space="preserve"> 20 (2): 153–158. http://genesdev.cshlp.org/content/20/2/153.abstract.</w:t>
      </w:r>
    </w:p>
    <w:p w14:paraId="3B3A839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134DCE">
        <w:rPr>
          <w:rFonts w:ascii="Arial" w:hAnsi="Arial" w:cs="Arial"/>
          <w:i/>
          <w:iCs/>
          <w:noProof/>
          <w:sz w:val="24"/>
        </w:rPr>
        <w:t>Molecular and Cellular Biology</w:t>
      </w:r>
      <w:r w:rsidRPr="00134DCE">
        <w:rPr>
          <w:rFonts w:ascii="Arial" w:hAnsi="Arial" w:cs="Arial"/>
          <w:noProof/>
          <w:sz w:val="24"/>
        </w:rPr>
        <w:t xml:space="preserve"> 32 (11) (June): 2044–2053. doi:10.1128/MCB.05716-11. http://mcb.asm.org/content/32/11/2044.</w:t>
      </w:r>
    </w:p>
    <w:p w14:paraId="4ED7105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Parra, Marilyn K, Jeff S Tan, Narla Mohandas, and John G Conboy. 2008. “Intrasplicing Coordinates Alternative First Exons with Alternative Splicing in the Protein 4.1R Gene.” </w:t>
      </w:r>
      <w:r w:rsidRPr="00134DCE">
        <w:rPr>
          <w:rFonts w:ascii="Arial" w:hAnsi="Arial" w:cs="Arial"/>
          <w:i/>
          <w:iCs/>
          <w:noProof/>
          <w:sz w:val="24"/>
        </w:rPr>
        <w:t>EMBO J</w:t>
      </w:r>
      <w:r w:rsidRPr="00134DCE">
        <w:rPr>
          <w:rFonts w:ascii="Arial" w:hAnsi="Arial" w:cs="Arial"/>
          <w:noProof/>
          <w:sz w:val="24"/>
        </w:rPr>
        <w:t xml:space="preserve"> 27 (1) (January): 122–131. doi:10.1038/sj.emboj.7601957. http://dx.doi.org/10.1038/sj.emboj.7601957.</w:t>
      </w:r>
    </w:p>
    <w:p w14:paraId="2B9AEDA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Peng, Tao, Chenghai Xue, Jianning Bi, Tingting Li, Xiaowo Wang, Xuegong Zhang, and Yanda Li. 2008. “Functional Importance of Different Patterns of Correlation Between Adjacent Cassette Exons in Human and Mouse.” </w:t>
      </w:r>
      <w:r w:rsidRPr="00134DCE">
        <w:rPr>
          <w:rFonts w:ascii="Arial" w:hAnsi="Arial" w:cs="Arial"/>
          <w:i/>
          <w:iCs/>
          <w:noProof/>
          <w:sz w:val="24"/>
        </w:rPr>
        <w:t>BMC Genomics</w:t>
      </w:r>
      <w:r w:rsidRPr="00134DCE">
        <w:rPr>
          <w:rFonts w:ascii="Arial" w:hAnsi="Arial" w:cs="Arial"/>
          <w:noProof/>
          <w:sz w:val="24"/>
        </w:rPr>
        <w:t xml:space="preserve"> 9 (1): 191. doi:10.1186/1471-2164-9-191. http://www.biomedcentral.com/1471-2164/9/191.</w:t>
      </w:r>
    </w:p>
    <w:p w14:paraId="719C699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R.Staden. 1979. “A Strategy of DNA Sequencing Employing Computer Programs.” </w:t>
      </w:r>
      <w:r w:rsidRPr="00134DCE">
        <w:rPr>
          <w:rFonts w:ascii="Arial" w:hAnsi="Arial" w:cs="Arial"/>
          <w:i/>
          <w:iCs/>
          <w:noProof/>
          <w:sz w:val="24"/>
        </w:rPr>
        <w:t>Nucleic Acids Research</w:t>
      </w:r>
      <w:r w:rsidRPr="00134DCE">
        <w:rPr>
          <w:rFonts w:ascii="Arial" w:hAnsi="Arial" w:cs="Arial"/>
          <w:noProof/>
          <w:sz w:val="24"/>
        </w:rPr>
        <w:t xml:space="preserve"> 6 (7): 2601–2610. http://www.ncbi.nlm.nih.gov/pmc/articles/PMC327874/.</w:t>
      </w:r>
    </w:p>
    <w:p w14:paraId="188C006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134DCE">
        <w:rPr>
          <w:rFonts w:ascii="Arial" w:hAnsi="Arial" w:cs="Arial"/>
          <w:i/>
          <w:iCs/>
          <w:noProof/>
          <w:sz w:val="24"/>
        </w:rPr>
        <w:t>Nature</w:t>
      </w:r>
      <w:r w:rsidRPr="00134DCE">
        <w:rPr>
          <w:rFonts w:ascii="Arial" w:hAnsi="Arial" w:cs="Arial"/>
          <w:noProof/>
          <w:sz w:val="24"/>
        </w:rPr>
        <w:t xml:space="preserve"> advance on (November). doi:10.1038/nature10672. http://dx.doi.org/10.1038/nature10672.</w:t>
      </w:r>
    </w:p>
    <w:p w14:paraId="4DF93A8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Riley, Kasandra J, and Joan A Steitz. 2013. “Minireview The ‘“ Observer Effect ”’ in Genome-wide Surveys of Protein-RNA Interactions Minireview”: 2011–2014.</w:t>
      </w:r>
    </w:p>
    <w:p w14:paraId="6D471A3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Roach, Jared C, Cecilie Boysen, I K A I Wang, and Leroy Hood. 1995. “Pairwise End Sequencing: a Unified Approach to Genomic Mapping and Sequencing.” </w:t>
      </w:r>
      <w:r w:rsidRPr="00134DCE">
        <w:rPr>
          <w:rFonts w:ascii="Arial" w:hAnsi="Arial" w:cs="Arial"/>
          <w:i/>
          <w:iCs/>
          <w:noProof/>
          <w:sz w:val="24"/>
        </w:rPr>
        <w:t>Genomics</w:t>
      </w:r>
      <w:r w:rsidRPr="00134DCE">
        <w:rPr>
          <w:rFonts w:ascii="Arial" w:hAnsi="Arial" w:cs="Arial"/>
          <w:noProof/>
          <w:sz w:val="24"/>
        </w:rPr>
        <w:t xml:space="preserve"> 26: 345–353.</w:t>
      </w:r>
    </w:p>
    <w:p w14:paraId="5BC5B3A1"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Robine, Nicolas, Nelson C. Lau, Sudha Balla, Zhigang Jin, Katsutomo Okamura, Satomi Kuramochi-Miyagawa, Michael D. Blower, and Eric C. Lai. 2009. “A Broadly Conserved Pathway Generates 3′UTR-Directed Primary piRNAs.” </w:t>
      </w:r>
      <w:r w:rsidRPr="00134DCE">
        <w:rPr>
          <w:rFonts w:ascii="Arial" w:hAnsi="Arial" w:cs="Arial"/>
          <w:i/>
          <w:iCs/>
          <w:noProof/>
          <w:sz w:val="24"/>
        </w:rPr>
        <w:t>Current Biology</w:t>
      </w:r>
      <w:r w:rsidRPr="00134DCE">
        <w:rPr>
          <w:rFonts w:ascii="Arial" w:hAnsi="Arial" w:cs="Arial"/>
          <w:noProof/>
          <w:sz w:val="24"/>
        </w:rPr>
        <w:t xml:space="preserve"> 19 (24) (December): 2066–2076. doi:10.1016/j.cub.2009.11.064. http://www.sciencedirect.com/science/article/pii/S0960982209021186.</w:t>
      </w:r>
    </w:p>
    <w:p w14:paraId="4A8906D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Ronaghi, M, M Uhlén, and P Nyrén. 1998. “A Sequencing Method Based on Real-time Pyrophosphate.” </w:t>
      </w:r>
      <w:r w:rsidRPr="00134DCE">
        <w:rPr>
          <w:rFonts w:ascii="Arial" w:hAnsi="Arial" w:cs="Arial"/>
          <w:i/>
          <w:iCs/>
          <w:noProof/>
          <w:sz w:val="24"/>
        </w:rPr>
        <w:t>Science</w:t>
      </w:r>
      <w:r w:rsidRPr="00134DCE">
        <w:rPr>
          <w:rFonts w:ascii="Arial" w:hAnsi="Arial" w:cs="Arial"/>
          <w:noProof/>
          <w:sz w:val="24"/>
        </w:rPr>
        <w:t xml:space="preserve"> 281: 363, 365.</w:t>
      </w:r>
    </w:p>
    <w:p w14:paraId="05D97B9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134DCE">
        <w:rPr>
          <w:rFonts w:ascii="Arial" w:hAnsi="Arial" w:cs="Arial"/>
          <w:i/>
          <w:iCs/>
          <w:noProof/>
          <w:sz w:val="24"/>
        </w:rPr>
        <w:t>Nature Methods</w:t>
      </w:r>
      <w:r w:rsidRPr="00134DCE">
        <w:rPr>
          <w:rFonts w:ascii="Arial" w:hAnsi="Arial" w:cs="Arial"/>
          <w:noProof/>
          <w:sz w:val="24"/>
        </w:rPr>
        <w:t xml:space="preserve"> 5 (7) (July): 597–600. doi:10.1038/nmeth.1224. http://www.ncbi.nlm.nih.gov/pubmed/18552854.</w:t>
      </w:r>
    </w:p>
    <w:p w14:paraId="036837BD"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anger, F, and A R Coulson. 1975. “A Rapid Method for Determining Sequences in DNA by Primed Synthesis with DNA Polymerase.” </w:t>
      </w:r>
      <w:r w:rsidRPr="00134DCE">
        <w:rPr>
          <w:rFonts w:ascii="Arial" w:hAnsi="Arial" w:cs="Arial"/>
          <w:i/>
          <w:iCs/>
          <w:noProof/>
          <w:sz w:val="24"/>
        </w:rPr>
        <w:t>Journal of Molecular Biology</w:t>
      </w:r>
      <w:r w:rsidRPr="00134DCE">
        <w:rPr>
          <w:rFonts w:ascii="Arial" w:hAnsi="Arial" w:cs="Arial"/>
          <w:noProof/>
          <w:sz w:val="24"/>
        </w:rPr>
        <w:t xml:space="preserve"> 94: 441–448.</w:t>
      </w:r>
    </w:p>
    <w:p w14:paraId="502F113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anger, F, A R Coulson, T Friedmann, G M Air, B G Barrell, N L Brown, J C Fiddes, C A Hutchison, P M Slocombe, and M Smith. 1978. “The Nucleotide Sequence of Bacteriophage phiX174.” </w:t>
      </w:r>
      <w:r w:rsidRPr="00134DCE">
        <w:rPr>
          <w:rFonts w:ascii="Arial" w:hAnsi="Arial" w:cs="Arial"/>
          <w:i/>
          <w:iCs/>
          <w:noProof/>
          <w:sz w:val="24"/>
        </w:rPr>
        <w:t>Journal of Molecular Biology</w:t>
      </w:r>
      <w:r w:rsidRPr="00134DCE">
        <w:rPr>
          <w:rFonts w:ascii="Arial" w:hAnsi="Arial" w:cs="Arial"/>
          <w:noProof/>
          <w:sz w:val="24"/>
        </w:rPr>
        <w:t xml:space="preserve"> 125: 225–246.</w:t>
      </w:r>
    </w:p>
    <w:p w14:paraId="38B5719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anger, F, S Nicklen, and A R Coulson. 1977. “DNA Sequencing with Chain-terminating Inhibitors.” </w:t>
      </w:r>
      <w:r w:rsidRPr="00134DCE">
        <w:rPr>
          <w:rFonts w:ascii="Arial" w:hAnsi="Arial" w:cs="Arial"/>
          <w:i/>
          <w:iCs/>
          <w:noProof/>
          <w:sz w:val="24"/>
        </w:rPr>
        <w:t>Proceedings of the National Academy of Sciences of the United States of America</w:t>
      </w:r>
      <w:r w:rsidRPr="00134DCE">
        <w:rPr>
          <w:rFonts w:ascii="Arial" w:hAnsi="Arial" w:cs="Arial"/>
          <w:noProof/>
          <w:sz w:val="24"/>
        </w:rPr>
        <w:t xml:space="preserve"> 74: 5463–5467.</w:t>
      </w:r>
    </w:p>
    <w:p w14:paraId="23D336D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chwarzbauer, J E, J W Tamkun, I R Lemischka, and R O Hynes. 1983. “Three Different Fibronectin mRNAs Arise by Alternative Splicing Within the Coding Region.” </w:t>
      </w:r>
      <w:r w:rsidRPr="00134DCE">
        <w:rPr>
          <w:rFonts w:ascii="Arial" w:hAnsi="Arial" w:cs="Arial"/>
          <w:i/>
          <w:iCs/>
          <w:noProof/>
          <w:sz w:val="24"/>
        </w:rPr>
        <w:t>Cell</w:t>
      </w:r>
      <w:r w:rsidRPr="00134DCE">
        <w:rPr>
          <w:rFonts w:ascii="Arial" w:hAnsi="Arial" w:cs="Arial"/>
          <w:noProof/>
          <w:sz w:val="24"/>
        </w:rPr>
        <w:t xml:space="preserve"> 35 (2 Pt 1) (December): 421–31. http://www.ncbi.nlm.nih.gov/pubmed/6317187.</w:t>
      </w:r>
    </w:p>
    <w:p w14:paraId="78EBF4E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134DCE">
        <w:rPr>
          <w:rFonts w:ascii="Arial" w:hAnsi="Arial" w:cs="Arial"/>
          <w:i/>
          <w:iCs/>
          <w:noProof/>
          <w:sz w:val="24"/>
        </w:rPr>
        <w:t>Journal of Virology</w:t>
      </w:r>
      <w:r w:rsidRPr="00134DCE">
        <w:rPr>
          <w:rFonts w:ascii="Arial" w:hAnsi="Arial" w:cs="Arial"/>
          <w:noProof/>
          <w:sz w:val="24"/>
        </w:rPr>
        <w:t xml:space="preserve"> (June 19): JVI.00925–13–. doi:10.1128/JVI.00925-13. http://jvi.asm.org/content/early/2013/06/13/JVI.00925-13.abstract.</w:t>
      </w:r>
    </w:p>
    <w:p w14:paraId="0F1E319C"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134DCE">
        <w:rPr>
          <w:rFonts w:ascii="Arial" w:hAnsi="Arial" w:cs="Arial"/>
          <w:i/>
          <w:iCs/>
          <w:noProof/>
          <w:sz w:val="24"/>
        </w:rPr>
        <w:t>Nature</w:t>
      </w:r>
      <w:r w:rsidRPr="00134DCE">
        <w:rPr>
          <w:rFonts w:ascii="Arial" w:hAnsi="Arial" w:cs="Arial"/>
          <w:noProof/>
          <w:sz w:val="24"/>
        </w:rPr>
        <w:t xml:space="preserve"> (May 19): 1–5. doi:10.1038/nature12172. http://www.ncbi.nlm.nih.gov/pubmed/23685454.</w:t>
      </w:r>
    </w:p>
    <w:p w14:paraId="1461E772"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apiro, Ehud, Tamir Biezuner, and Sten Linnarsson. 2013. “Single-cell Sequencing-based Technologies Will Revolutionize Whole-organism Science.” </w:t>
      </w:r>
      <w:r w:rsidRPr="00134DCE">
        <w:rPr>
          <w:rFonts w:ascii="Arial" w:hAnsi="Arial" w:cs="Arial"/>
          <w:i/>
          <w:iCs/>
          <w:noProof/>
          <w:sz w:val="24"/>
        </w:rPr>
        <w:t>Nature Reviews. Genetics</w:t>
      </w:r>
      <w:r w:rsidRPr="00134DCE">
        <w:rPr>
          <w:rFonts w:ascii="Arial" w:hAnsi="Arial" w:cs="Arial"/>
          <w:noProof/>
          <w:sz w:val="24"/>
        </w:rPr>
        <w:t xml:space="preserve"> 14 (9) (July 30): 618–630. doi:10.1038/nrg3542. http://www.ncbi.nlm.nih.gov/pubmed/23897237.</w:t>
      </w:r>
    </w:p>
    <w:p w14:paraId="0AF8B59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arp, P A. 1994. “Split Genes and RNA Splicing.” </w:t>
      </w:r>
      <w:r w:rsidRPr="00134DCE">
        <w:rPr>
          <w:rFonts w:ascii="Arial" w:hAnsi="Arial" w:cs="Arial"/>
          <w:i/>
          <w:iCs/>
          <w:noProof/>
          <w:sz w:val="24"/>
        </w:rPr>
        <w:t>Cell</w:t>
      </w:r>
      <w:r w:rsidRPr="00134DCE">
        <w:rPr>
          <w:rFonts w:ascii="Arial" w:hAnsi="Arial" w:cs="Arial"/>
          <w:noProof/>
          <w:sz w:val="24"/>
        </w:rPr>
        <w:t xml:space="preserve"> 77 (6) (June): 805–15. http://www.ncbi.nlm.nih.gov/pubmed/7516265.</w:t>
      </w:r>
    </w:p>
    <w:p w14:paraId="025C208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endure, Jay. 2008. “The Beginning of the End for Microarrays?” </w:t>
      </w:r>
      <w:r w:rsidRPr="00134DCE">
        <w:rPr>
          <w:rFonts w:ascii="Arial" w:hAnsi="Arial" w:cs="Arial"/>
          <w:i/>
          <w:iCs/>
          <w:noProof/>
          <w:sz w:val="24"/>
        </w:rPr>
        <w:t>Nat Meth</w:t>
      </w:r>
      <w:r w:rsidRPr="00134DCE">
        <w:rPr>
          <w:rFonts w:ascii="Arial" w:hAnsi="Arial" w:cs="Arial"/>
          <w:noProof/>
          <w:sz w:val="24"/>
        </w:rPr>
        <w:t xml:space="preserve"> 5 (7) (July): 585–587. doi:10.1038/nmeth0708-585. http://dx.doi.org/10.1038/nmeth0708-585.</w:t>
      </w:r>
    </w:p>
    <w:p w14:paraId="2358A26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endure, Jay, and Erez Lieberman Aiden. 2012. “The Expanding Scope of DNA Sequencing.” </w:t>
      </w:r>
      <w:r w:rsidRPr="00134DCE">
        <w:rPr>
          <w:rFonts w:ascii="Arial" w:hAnsi="Arial" w:cs="Arial"/>
          <w:i/>
          <w:iCs/>
          <w:noProof/>
          <w:sz w:val="24"/>
        </w:rPr>
        <w:t>Nature Biotechnology</w:t>
      </w:r>
      <w:r w:rsidRPr="00134DCE">
        <w:rPr>
          <w:rFonts w:ascii="Arial" w:hAnsi="Arial" w:cs="Arial"/>
          <w:noProof/>
          <w:sz w:val="24"/>
        </w:rPr>
        <w:t xml:space="preserve"> 30 (11): 1084–1094. doi:10.1038/nbt.2421. http://www.nature.com/nbt/journal/v30/n11/full/nbt.2421.html.</w:t>
      </w:r>
    </w:p>
    <w:p w14:paraId="1A5A13B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endure, Jay, Robi D Mitra, Chris Varma, and George M Church. 2004. “Advanced Sequencing Technologies: Methods and Goals.” </w:t>
      </w:r>
      <w:r w:rsidRPr="00134DCE">
        <w:rPr>
          <w:rFonts w:ascii="Arial" w:hAnsi="Arial" w:cs="Arial"/>
          <w:i/>
          <w:iCs/>
          <w:noProof/>
          <w:sz w:val="24"/>
        </w:rPr>
        <w:t>Nature Reviews. Genetics</w:t>
      </w:r>
      <w:r w:rsidRPr="00134DCE">
        <w:rPr>
          <w:rFonts w:ascii="Arial" w:hAnsi="Arial" w:cs="Arial"/>
          <w:noProof/>
          <w:sz w:val="24"/>
        </w:rPr>
        <w:t xml:space="preserve"> 5 (5) (May): 335–44. doi:10.1038/nrg1325. http://www.ncbi.nlm.nih.gov/pubmed/15143316.</w:t>
      </w:r>
    </w:p>
    <w:p w14:paraId="0CB3585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134DCE">
        <w:rPr>
          <w:rFonts w:ascii="Arial" w:hAnsi="Arial" w:cs="Arial"/>
          <w:i/>
          <w:iCs/>
          <w:noProof/>
          <w:sz w:val="24"/>
        </w:rPr>
        <w:t>Science</w:t>
      </w:r>
      <w:r w:rsidRPr="00134DCE">
        <w:rPr>
          <w:rFonts w:ascii="Arial" w:hAnsi="Arial" w:cs="Arial"/>
          <w:noProof/>
          <w:sz w:val="24"/>
        </w:rPr>
        <w:t xml:space="preserve"> 309 (5741) (September): 1728–1732. doi:10.1126/science.1117389. http://www.sciencemag.org.ezproxy.umassmed.edu/cgi/content/abstract/309/5741/1728.</w:t>
      </w:r>
    </w:p>
    <w:p w14:paraId="57506A3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epard, Peter J., Eun-A Choi, Jente Lu, Lisa A. Flanagan, Klemens J. Hertel, and Yongsheng Shi. 2011. “Complex and Dynamic Landscape of RNA Polyadenylation Revealed by PAS-Seq.” </w:t>
      </w:r>
      <w:r w:rsidRPr="00134DCE">
        <w:rPr>
          <w:rFonts w:ascii="Arial" w:hAnsi="Arial" w:cs="Arial"/>
          <w:i/>
          <w:iCs/>
          <w:noProof/>
          <w:sz w:val="24"/>
        </w:rPr>
        <w:t>RNA</w:t>
      </w:r>
      <w:r w:rsidRPr="00134DCE">
        <w:rPr>
          <w:rFonts w:ascii="Arial" w:hAnsi="Arial" w:cs="Arial"/>
          <w:noProof/>
          <w:sz w:val="24"/>
        </w:rPr>
        <w:t xml:space="preserve"> 17 (4) (April): 761 –772. doi:10.1261/rna.2581711. http://rnajournal.cshlp.org/content/17/4/761.abstract.</w:t>
      </w:r>
    </w:p>
    <w:p w14:paraId="4308197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134DCE">
        <w:rPr>
          <w:rFonts w:ascii="Arial" w:hAnsi="Arial" w:cs="Arial"/>
          <w:i/>
          <w:iCs/>
          <w:noProof/>
          <w:sz w:val="24"/>
        </w:rPr>
        <w:t>Proceedings of the National Academy of Sciences of the United States of America</w:t>
      </w:r>
      <w:r w:rsidRPr="00134DCE">
        <w:rPr>
          <w:rFonts w:ascii="Arial" w:hAnsi="Arial" w:cs="Arial"/>
          <w:noProof/>
          <w:sz w:val="24"/>
        </w:rPr>
        <w:t xml:space="preserve"> 100: 15776–15781.</w:t>
      </w:r>
    </w:p>
    <w:p w14:paraId="28C70297"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134DCE">
        <w:rPr>
          <w:rFonts w:ascii="Arial" w:hAnsi="Arial" w:cs="Arial"/>
          <w:i/>
          <w:iCs/>
          <w:noProof/>
          <w:sz w:val="24"/>
        </w:rPr>
        <w:t>Cell</w:t>
      </w:r>
      <w:r w:rsidRPr="00134DCE">
        <w:rPr>
          <w:rFonts w:ascii="Arial" w:hAnsi="Arial" w:cs="Arial"/>
          <w:noProof/>
          <w:sz w:val="24"/>
        </w:rPr>
        <w:t>. doi:10.1016/j.cell.2012.06.015. http://www.cell.com/abstract/S0092-8674(12)00764-7.</w:t>
      </w:r>
    </w:p>
    <w:p w14:paraId="75BB3272"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iomi, Mikiko C., Kaoru Sato, Dubravka Pezic, and Alexei A. Aravin. 2011. “PIWI-interacting Small RNAs: The Vanguard of Genome Defence.” </w:t>
      </w:r>
      <w:r w:rsidRPr="00134DCE">
        <w:rPr>
          <w:rFonts w:ascii="Arial" w:hAnsi="Arial" w:cs="Arial"/>
          <w:i/>
          <w:iCs/>
          <w:noProof/>
          <w:sz w:val="24"/>
        </w:rPr>
        <w:t>Nat Rev Mol Cell Biol</w:t>
      </w:r>
      <w:r w:rsidRPr="00134DCE">
        <w:rPr>
          <w:rFonts w:ascii="Arial" w:hAnsi="Arial" w:cs="Arial"/>
          <w:noProof/>
          <w:sz w:val="24"/>
        </w:rPr>
        <w:t xml:space="preserve"> 12 (4) (April): 246–258. doi:10.1038/nrm3089. http://dx.doi.org/10.1038/nrm3089.</w:t>
      </w:r>
    </w:p>
    <w:p w14:paraId="298B2638"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outhern, E M. 2001. “DNA Microarrays. History and Overview.” </w:t>
      </w:r>
      <w:r w:rsidRPr="00134DCE">
        <w:rPr>
          <w:rFonts w:ascii="Arial" w:hAnsi="Arial" w:cs="Arial"/>
          <w:i/>
          <w:iCs/>
          <w:noProof/>
          <w:sz w:val="24"/>
        </w:rPr>
        <w:t>Methods in Molecular Biology (Clifton, N.J.)</w:t>
      </w:r>
      <w:r w:rsidRPr="00134DCE">
        <w:rPr>
          <w:rFonts w:ascii="Arial" w:hAnsi="Arial" w:cs="Arial"/>
          <w:noProof/>
          <w:sz w:val="24"/>
        </w:rPr>
        <w:t xml:space="preserve"> 170: 1–15. doi:10.1385/1-59259-234-1:1. http://www.ncbi.nlm.nih.gov/pubmed/11357674.</w:t>
      </w:r>
    </w:p>
    <w:p w14:paraId="5A45EDE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134DCE">
        <w:rPr>
          <w:rFonts w:ascii="Arial" w:hAnsi="Arial" w:cs="Arial"/>
          <w:i/>
          <w:iCs/>
          <w:noProof/>
          <w:sz w:val="24"/>
        </w:rPr>
        <w:t>Science</w:t>
      </w:r>
      <w:r w:rsidRPr="00134DCE">
        <w:rPr>
          <w:rFonts w:ascii="Arial" w:hAnsi="Arial" w:cs="Arial"/>
          <w:noProof/>
          <w:sz w:val="24"/>
        </w:rPr>
        <w:t xml:space="preserve"> 321 (5891) (August): 956–960. doi:10.1126/science.1160342. http://www.sciencemag.org/cgi/content/abstract/321/5891/956.</w:t>
      </w:r>
    </w:p>
    <w:p w14:paraId="47C4ECFE"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Tazi, Jamal, Nadia Bakkour, and Stefan Stamm. 2009. “Alternative Splicing and Disease.” </w:t>
      </w:r>
      <w:r w:rsidRPr="00134DCE">
        <w:rPr>
          <w:rFonts w:ascii="Arial" w:hAnsi="Arial" w:cs="Arial"/>
          <w:i/>
          <w:iCs/>
          <w:noProof/>
          <w:sz w:val="24"/>
        </w:rPr>
        <w:t>Biochimica Et Biophysica Acta</w:t>
      </w:r>
      <w:r w:rsidRPr="00134DCE">
        <w:rPr>
          <w:rFonts w:ascii="Arial" w:hAnsi="Arial" w:cs="Arial"/>
          <w:noProof/>
          <w:sz w:val="24"/>
        </w:rPr>
        <w:t xml:space="preserve"> 1792 (1) (January): 14–26. doi:10.1016/j.bbadis.2008.09.017. http://www.ncbi.nlm.nih.gov/pubmed/18992329.</w:t>
      </w:r>
    </w:p>
    <w:p w14:paraId="68C4B4F2"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Thomson, Travis, and Haifan Lin. 2009. “The Biogenesis and Function of PIWI Proteins and piRNAs: Progress and Prospect.” </w:t>
      </w:r>
      <w:r w:rsidRPr="00134DCE">
        <w:rPr>
          <w:rFonts w:ascii="Arial" w:hAnsi="Arial" w:cs="Arial"/>
          <w:i/>
          <w:iCs/>
          <w:noProof/>
          <w:sz w:val="24"/>
        </w:rPr>
        <w:t>Annual Review of Cell and Developmental Biology</w:t>
      </w:r>
      <w:r w:rsidRPr="00134DCE">
        <w:rPr>
          <w:rFonts w:ascii="Arial" w:hAnsi="Arial" w:cs="Arial"/>
          <w:noProof/>
          <w:sz w:val="24"/>
        </w:rPr>
        <w:t xml:space="preserve"> 25 (January): 355–76. doi:10.1146/annurev.cellbio.24.110707.175327. http://www.pubmedcentral.nih.gov/articlerender.fcgi?artid=2780330&amp;tool=pmcentrez&amp;rendertype=abstract.</w:t>
      </w:r>
    </w:p>
    <w:p w14:paraId="5D5E9E9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134DCE">
        <w:rPr>
          <w:rFonts w:ascii="Arial" w:hAnsi="Arial" w:cs="Arial"/>
          <w:i/>
          <w:iCs/>
          <w:noProof/>
          <w:sz w:val="24"/>
        </w:rPr>
        <w:t>Nat Biotech</w:t>
      </w:r>
      <w:r w:rsidRPr="00134DCE">
        <w:rPr>
          <w:rFonts w:ascii="Arial" w:hAnsi="Arial" w:cs="Arial"/>
          <w:noProof/>
          <w:sz w:val="24"/>
        </w:rPr>
        <w:t xml:space="preserve"> 28 (5) (May): 511–515. doi:10.1038/nbt.1621. http://dx.doi.org/10.1038/nbt.1621.</w:t>
      </w:r>
    </w:p>
    <w:p w14:paraId="11F748F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Ule, Jernej, Kirk Jensen, Aldo Mele, and Robert B. Darnell. 2005. “CLIP: A Method for Identifying protein-RNA Interaction Sites in Living Cells.” </w:t>
      </w:r>
      <w:r w:rsidRPr="00134DCE">
        <w:rPr>
          <w:rFonts w:ascii="Arial" w:hAnsi="Arial" w:cs="Arial"/>
          <w:i/>
          <w:iCs/>
          <w:noProof/>
          <w:sz w:val="24"/>
        </w:rPr>
        <w:t>Methods</w:t>
      </w:r>
      <w:r w:rsidRPr="00134DCE">
        <w:rPr>
          <w:rFonts w:ascii="Arial" w:hAnsi="Arial" w:cs="Arial"/>
          <w:noProof/>
          <w:sz w:val="24"/>
        </w:rPr>
        <w:t xml:space="preserve"> 37 (4) (December): 376–386. doi:10.1016/j.ymeth.2005.07.018. http://www.sciencedirect.com/science/article/B6WN5-4HN9Y57-D/2/1718faa3c3c5bd5bcc6f6959e0316231.</w:t>
      </w:r>
    </w:p>
    <w:p w14:paraId="56B82A50"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134DCE">
        <w:rPr>
          <w:rFonts w:ascii="Arial" w:hAnsi="Arial" w:cs="Arial"/>
          <w:i/>
          <w:iCs/>
          <w:noProof/>
          <w:sz w:val="24"/>
        </w:rPr>
        <w:t>RNA Biology</w:t>
      </w:r>
      <w:r w:rsidRPr="00134DCE">
        <w:rPr>
          <w:rFonts w:ascii="Arial" w:hAnsi="Arial" w:cs="Arial"/>
          <w:noProof/>
          <w:sz w:val="24"/>
        </w:rPr>
        <w:t xml:space="preserve"> (June): 54–58.</w:t>
      </w:r>
    </w:p>
    <w:p w14:paraId="723C2A6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134DCE">
        <w:rPr>
          <w:rFonts w:ascii="Arial" w:hAnsi="Arial" w:cs="Arial"/>
          <w:i/>
          <w:iCs/>
          <w:noProof/>
          <w:sz w:val="24"/>
        </w:rPr>
        <w:t>Science</w:t>
      </w:r>
      <w:r w:rsidRPr="00134DCE">
        <w:rPr>
          <w:rFonts w:ascii="Arial" w:hAnsi="Arial" w:cs="Arial"/>
          <w:noProof/>
          <w:sz w:val="24"/>
        </w:rPr>
        <w:t xml:space="preserve"> 313 (5785) (July): 320 –324. doi:10.1126/science.1129333. http://www.sciencemag.org/content/313/5785/320.abstract.</w:t>
      </w:r>
    </w:p>
    <w:p w14:paraId="0934C95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Velculescu, V E, L Zhang, B Vogelstein, and K W Kinzler. 1995. “Serial Analysis of Gene Expression.” </w:t>
      </w:r>
      <w:r w:rsidRPr="00134DCE">
        <w:rPr>
          <w:rFonts w:ascii="Arial" w:hAnsi="Arial" w:cs="Arial"/>
          <w:i/>
          <w:iCs/>
          <w:noProof/>
          <w:sz w:val="24"/>
        </w:rPr>
        <w:t>Science (New York, N.Y.)</w:t>
      </w:r>
      <w:r w:rsidRPr="00134DCE">
        <w:rPr>
          <w:rFonts w:ascii="Arial" w:hAnsi="Arial" w:cs="Arial"/>
          <w:noProof/>
          <w:sz w:val="24"/>
        </w:rPr>
        <w:t xml:space="preserve"> 270 (5235) (October 20): 484–7. http://www.ncbi.nlm.nih.gov/pubmed/7570003.</w:t>
      </w:r>
    </w:p>
    <w:p w14:paraId="491C6FA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Venter, J C, M D Adams, E W Myers, P W Li, R J Mural, G G Sutton, H O Smith, et al. 2001. “The Sequence of the Human Genome.” </w:t>
      </w:r>
      <w:r w:rsidRPr="00134DCE">
        <w:rPr>
          <w:rFonts w:ascii="Arial" w:hAnsi="Arial" w:cs="Arial"/>
          <w:i/>
          <w:iCs/>
          <w:noProof/>
          <w:sz w:val="24"/>
        </w:rPr>
        <w:t>Science (New York, N.Y.)</w:t>
      </w:r>
      <w:r w:rsidRPr="00134DCE">
        <w:rPr>
          <w:rFonts w:ascii="Arial" w:hAnsi="Arial" w:cs="Arial"/>
          <w:noProof/>
          <w:sz w:val="24"/>
        </w:rPr>
        <w:t xml:space="preserve"> 291 (5507) (February 16): 1304–51. doi:10.1126/science.1058040. http://www.ncbi.nlm.nih.gov/pubmed/11181995.</w:t>
      </w:r>
    </w:p>
    <w:p w14:paraId="62F47F8F"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Venter, J. Craig. 2008. </w:t>
      </w:r>
      <w:r w:rsidRPr="00134DCE">
        <w:rPr>
          <w:rFonts w:ascii="Arial" w:hAnsi="Arial" w:cs="Arial"/>
          <w:i/>
          <w:iCs/>
          <w:noProof/>
          <w:sz w:val="24"/>
        </w:rPr>
        <w:t>A Life Decoded: My Genome: My Life</w:t>
      </w:r>
      <w:r w:rsidRPr="00134DCE">
        <w:rPr>
          <w:rFonts w:ascii="Arial" w:hAnsi="Arial" w:cs="Arial"/>
          <w:noProof/>
          <w:sz w:val="24"/>
        </w:rPr>
        <w:t>. Penguin (Non-Classics). http://www.amazon.com/Life-Decoded-My-Genome/dp/B002HREL9K.</w:t>
      </w:r>
    </w:p>
    <w:p w14:paraId="58CE70A2"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134DCE">
        <w:rPr>
          <w:rFonts w:ascii="Arial" w:hAnsi="Arial" w:cs="Arial"/>
          <w:i/>
          <w:iCs/>
          <w:noProof/>
          <w:sz w:val="24"/>
        </w:rPr>
        <w:t>Nature Structural &amp; Molecular Biology</w:t>
      </w:r>
      <w:r w:rsidRPr="00134DCE">
        <w:rPr>
          <w:rFonts w:ascii="Arial" w:hAnsi="Arial" w:cs="Arial"/>
          <w:noProof/>
          <w:sz w:val="24"/>
        </w:rPr>
        <w:t xml:space="preserve"> 19 (8): 773–781. doi:10.1038/nsmb.2347. http://www.nature.com/nsmb/journal/v19/n8/full/nsmb.2347.html.</w:t>
      </w:r>
    </w:p>
    <w:p w14:paraId="02C3CEF9"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134DCE">
        <w:rPr>
          <w:rFonts w:ascii="Arial" w:hAnsi="Arial" w:cs="Arial"/>
          <w:i/>
          <w:iCs/>
          <w:noProof/>
          <w:sz w:val="24"/>
        </w:rPr>
        <w:t>Nature</w:t>
      </w:r>
      <w:r w:rsidRPr="00134DCE">
        <w:rPr>
          <w:rFonts w:ascii="Arial" w:hAnsi="Arial" w:cs="Arial"/>
          <w:noProof/>
          <w:sz w:val="24"/>
        </w:rPr>
        <w:t xml:space="preserve"> 456 (7221) (November): 470–6. doi:10.1038/nature07509. http://www.nature.com/nature/journal/v456/n7221/pdf/nature07509.pdf.</w:t>
      </w:r>
    </w:p>
    <w:p w14:paraId="2CE7CAF3"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Wang, Zefeng, and Christopher B Burge. 2008. “Splicing Regulation: From a Parts List of Regulatory Elements to an Integrated Splicing Code.” </w:t>
      </w:r>
      <w:r w:rsidRPr="00134DCE">
        <w:rPr>
          <w:rFonts w:ascii="Arial" w:hAnsi="Arial" w:cs="Arial"/>
          <w:i/>
          <w:iCs/>
          <w:noProof/>
          <w:sz w:val="24"/>
        </w:rPr>
        <w:t>RNA (New York, N.Y.)</w:t>
      </w:r>
      <w:r w:rsidRPr="00134DCE">
        <w:rPr>
          <w:rFonts w:ascii="Arial" w:hAnsi="Arial" w:cs="Arial"/>
          <w:noProof/>
          <w:sz w:val="24"/>
        </w:rPr>
        <w:t xml:space="preserve"> 14 (5) (May): 802–13. doi:10.1261/rna.876308. http://www.ncbi.nlm.nih.gov/pubmed/18369186.</w:t>
      </w:r>
    </w:p>
    <w:p w14:paraId="5361915D"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Watson, James D., and FHC Crick. 1953. “Molecular Structure of Nucleic Acids.” </w:t>
      </w:r>
      <w:r w:rsidRPr="00134DCE">
        <w:rPr>
          <w:rFonts w:ascii="Arial" w:hAnsi="Arial" w:cs="Arial"/>
          <w:i/>
          <w:iCs/>
          <w:noProof/>
          <w:sz w:val="24"/>
        </w:rPr>
        <w:t>Nature</w:t>
      </w:r>
      <w:r w:rsidRPr="00134DCE">
        <w:rPr>
          <w:rFonts w:ascii="Arial" w:hAnsi="Arial" w:cs="Arial"/>
          <w:noProof/>
          <w:sz w:val="24"/>
        </w:rPr>
        <w:t xml:space="preserve"> 4356 (171): 737–738. http://www.nature.com/physics/looking-back/crick/.</w:t>
      </w:r>
    </w:p>
    <w:p w14:paraId="61127965"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Watson, James D., Alexander Gann, and Jan Witkowski. 2012. </w:t>
      </w:r>
      <w:r w:rsidRPr="00134DCE">
        <w:rPr>
          <w:rFonts w:ascii="Arial" w:hAnsi="Arial" w:cs="Arial"/>
          <w:i/>
          <w:iCs/>
          <w:noProof/>
          <w:sz w:val="24"/>
        </w:rPr>
        <w:t>The Annotated and Illustrated Double Helix</w:t>
      </w:r>
      <w:r w:rsidRPr="00134DCE">
        <w:rPr>
          <w:rFonts w:ascii="Arial" w:hAnsi="Arial" w:cs="Arial"/>
          <w:noProof/>
          <w:sz w:val="24"/>
        </w:rPr>
        <w:t>. Simon &amp; Schuster. http://www.amazon.com/The-Annotated-Illustrated-Double-Helix/dp/1476715491.</w:t>
      </w:r>
    </w:p>
    <w:p w14:paraId="1CC80504"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White, Eric S, and Andrés F Muro. 2011. “Fibronectin Splice Variants: Understanding Their Multiple Roles in Health and Disease Using Engineered Mouse Models.” </w:t>
      </w:r>
      <w:r w:rsidRPr="00134DCE">
        <w:rPr>
          <w:rFonts w:ascii="Arial" w:hAnsi="Arial" w:cs="Arial"/>
          <w:i/>
          <w:iCs/>
          <w:noProof/>
          <w:sz w:val="24"/>
        </w:rPr>
        <w:t>IUBMB Life</w:t>
      </w:r>
      <w:r w:rsidRPr="00134DCE">
        <w:rPr>
          <w:rFonts w:ascii="Arial" w:hAnsi="Arial" w:cs="Arial"/>
          <w:noProof/>
          <w:sz w:val="24"/>
        </w:rPr>
        <w:t xml:space="preserve"> 63 (7) (July): 538–46. doi:10.1002/iub.493. http://www.ncbi.nlm.nih.gov/pubmed/21698758.</w:t>
      </w:r>
    </w:p>
    <w:p w14:paraId="40751E74"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134DCE">
        <w:rPr>
          <w:rFonts w:ascii="Arial" w:hAnsi="Arial" w:cs="Arial"/>
          <w:i/>
          <w:iCs/>
          <w:noProof/>
          <w:sz w:val="24"/>
        </w:rPr>
        <w:t>Nature Biotechnology</w:t>
      </w:r>
      <w:r w:rsidRPr="00134DCE">
        <w:rPr>
          <w:rFonts w:ascii="Arial" w:hAnsi="Arial" w:cs="Arial"/>
          <w:noProof/>
          <w:sz w:val="24"/>
        </w:rPr>
        <w:t xml:space="preserve"> 31 (8) (July 21): 748–752. doi:10.1038/nbt.2642. http://www.ncbi.nlm.nih.gov/pubmed/23873083.</w:t>
      </w:r>
    </w:p>
    <w:p w14:paraId="681E243A" w14:textId="77777777" w:rsidR="00134DCE" w:rsidRPr="00134DCE" w:rsidRDefault="00134DCE">
      <w:pPr>
        <w:pStyle w:val="NormalWeb"/>
        <w:ind w:left="480" w:hanging="480"/>
        <w:divId w:val="242376161"/>
        <w:rPr>
          <w:rFonts w:ascii="Arial" w:hAnsi="Arial" w:cs="Arial"/>
          <w:noProof/>
          <w:sz w:val="24"/>
        </w:rPr>
      </w:pPr>
      <w:r w:rsidRPr="00134DCE">
        <w:rPr>
          <w:rFonts w:ascii="Arial" w:hAnsi="Arial" w:cs="Arial"/>
          <w:noProof/>
          <w:sz w:val="24"/>
        </w:rPr>
        <w:t xml:space="preserve">Zhu, Jun, Jay Shendure, Robi D Mitra, and George M Church. 2003. “Single Molecule Profiling of Alternative pre-mRNA Splicing.” </w:t>
      </w:r>
      <w:r w:rsidRPr="00134DCE">
        <w:rPr>
          <w:rFonts w:ascii="Arial" w:hAnsi="Arial" w:cs="Arial"/>
          <w:i/>
          <w:iCs/>
          <w:noProof/>
          <w:sz w:val="24"/>
        </w:rPr>
        <w:t>Science (New York, N.Y.)</w:t>
      </w:r>
      <w:r w:rsidRPr="00134DCE">
        <w:rPr>
          <w:rFonts w:ascii="Arial" w:hAnsi="Arial" w:cs="Arial"/>
          <w:noProof/>
          <w:sz w:val="24"/>
        </w:rPr>
        <w:t xml:space="preserve"> 301 (5634) (August): 836–8. doi:10.1126/science.1085792. http://www.ncbi.nlm.nih.gov/pubmed/12907803.</w:t>
      </w:r>
    </w:p>
    <w:p w14:paraId="0ED83845" w14:textId="283BBFC9" w:rsidR="00164678" w:rsidRPr="00164678" w:rsidRDefault="00792948" w:rsidP="00134DCE">
      <w:pPr>
        <w:pStyle w:val="NormalWeb"/>
        <w:ind w:left="480" w:hanging="480"/>
        <w:divId w:val="761032614"/>
      </w:pPr>
      <w:r>
        <w:fldChar w:fldCharType="end"/>
      </w:r>
    </w:p>
    <w:sectPr w:rsidR="00164678" w:rsidRPr="00164678" w:rsidSect="004754D1">
      <w:footerReference w:type="even" r:id="rId64"/>
      <w:footerReference w:type="default" r:id="rId65"/>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F991" w14:textId="77777777" w:rsidR="00764091" w:rsidRDefault="00764091" w:rsidP="00D814B1">
      <w:pPr>
        <w:spacing w:line="240" w:lineRule="auto"/>
      </w:pPr>
      <w:r>
        <w:separator/>
      </w:r>
    </w:p>
  </w:endnote>
  <w:endnote w:type="continuationSeparator" w:id="0">
    <w:p w14:paraId="4356D659" w14:textId="77777777" w:rsidR="00764091" w:rsidRDefault="00764091"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764091" w:rsidRDefault="00764091"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764091" w:rsidRDefault="00764091"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764091" w:rsidRDefault="00764091"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3</w:t>
    </w:r>
    <w:r>
      <w:rPr>
        <w:rStyle w:val="PageNumber"/>
      </w:rPr>
      <w:fldChar w:fldCharType="end"/>
    </w:r>
  </w:p>
  <w:p w14:paraId="01C420FB" w14:textId="77777777" w:rsidR="00764091" w:rsidRDefault="00764091"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30F7B" w14:textId="77777777" w:rsidR="00764091" w:rsidRDefault="00764091" w:rsidP="00D814B1">
      <w:pPr>
        <w:spacing w:line="240" w:lineRule="auto"/>
      </w:pPr>
      <w:r>
        <w:separator/>
      </w:r>
    </w:p>
  </w:footnote>
  <w:footnote w:type="continuationSeparator" w:id="0">
    <w:p w14:paraId="3B548FCF" w14:textId="77777777" w:rsidR="00764091" w:rsidRDefault="00764091"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0061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6D64B86"/>
    <w:lvl w:ilvl="0">
      <w:start w:val="1"/>
      <w:numFmt w:val="decimal"/>
      <w:lvlText w:val="%1."/>
      <w:lvlJc w:val="left"/>
      <w:pPr>
        <w:tabs>
          <w:tab w:val="num" w:pos="1800"/>
        </w:tabs>
        <w:ind w:left="1800" w:hanging="360"/>
      </w:pPr>
    </w:lvl>
  </w:abstractNum>
  <w:abstractNum w:abstractNumId="2">
    <w:nsid w:val="FFFFFF7D"/>
    <w:multiLevelType w:val="singleLevel"/>
    <w:tmpl w:val="A0A41EB8"/>
    <w:lvl w:ilvl="0">
      <w:start w:val="1"/>
      <w:numFmt w:val="decimal"/>
      <w:lvlText w:val="%1."/>
      <w:lvlJc w:val="left"/>
      <w:pPr>
        <w:tabs>
          <w:tab w:val="num" w:pos="1440"/>
        </w:tabs>
        <w:ind w:left="1440" w:hanging="360"/>
      </w:pPr>
    </w:lvl>
  </w:abstractNum>
  <w:abstractNum w:abstractNumId="3">
    <w:nsid w:val="FFFFFF7E"/>
    <w:multiLevelType w:val="singleLevel"/>
    <w:tmpl w:val="055A8A42"/>
    <w:lvl w:ilvl="0">
      <w:start w:val="1"/>
      <w:numFmt w:val="decimal"/>
      <w:lvlText w:val="%1."/>
      <w:lvlJc w:val="left"/>
      <w:pPr>
        <w:tabs>
          <w:tab w:val="num" w:pos="1080"/>
        </w:tabs>
        <w:ind w:left="1080" w:hanging="360"/>
      </w:pPr>
    </w:lvl>
  </w:abstractNum>
  <w:abstractNum w:abstractNumId="4">
    <w:nsid w:val="FFFFFF7F"/>
    <w:multiLevelType w:val="singleLevel"/>
    <w:tmpl w:val="F4B66E68"/>
    <w:lvl w:ilvl="0">
      <w:start w:val="1"/>
      <w:numFmt w:val="decimal"/>
      <w:lvlText w:val="%1."/>
      <w:lvlJc w:val="left"/>
      <w:pPr>
        <w:tabs>
          <w:tab w:val="num" w:pos="720"/>
        </w:tabs>
        <w:ind w:left="720" w:hanging="360"/>
      </w:pPr>
    </w:lvl>
  </w:abstractNum>
  <w:abstractNum w:abstractNumId="5">
    <w:nsid w:val="FFFFFF80"/>
    <w:multiLevelType w:val="singleLevel"/>
    <w:tmpl w:val="1714DD3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364E40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0A4DD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D26C0D0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AE41F30"/>
    <w:lvl w:ilvl="0">
      <w:start w:val="1"/>
      <w:numFmt w:val="decimal"/>
      <w:lvlText w:val="%1."/>
      <w:lvlJc w:val="left"/>
      <w:pPr>
        <w:tabs>
          <w:tab w:val="num" w:pos="360"/>
        </w:tabs>
        <w:ind w:left="360" w:hanging="360"/>
      </w:pPr>
    </w:lvl>
  </w:abstractNum>
  <w:abstractNum w:abstractNumId="10">
    <w:nsid w:val="FFFFFF89"/>
    <w:multiLevelType w:val="singleLevel"/>
    <w:tmpl w:val="3D94AB7A"/>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5"/>
  </w:num>
  <w:num w:numId="4">
    <w:abstractNumId w:val="17"/>
  </w:num>
  <w:num w:numId="5">
    <w:abstractNumId w:val="18"/>
  </w:num>
  <w:num w:numId="6">
    <w:abstractNumId w:val="22"/>
  </w:num>
  <w:num w:numId="7">
    <w:abstractNumId w:val="20"/>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6"/>
  </w:num>
  <w:num w:numId="11">
    <w:abstractNumId w:val="21"/>
  </w:num>
  <w:num w:numId="12">
    <w:abstractNumId w:val="14"/>
  </w:num>
  <w:num w:numId="13">
    <w:abstractNumId w:val="19"/>
  </w:num>
  <w:num w:numId="14">
    <w:abstractNumId w:val="13"/>
  </w:num>
  <w:num w:numId="15">
    <w:abstractNumId w:val="23"/>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212"/>
  <w:displayBackgroundShape/>
  <w:embedTrueType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3183"/>
    <w:rsid w:val="0007698F"/>
    <w:rsid w:val="00081109"/>
    <w:rsid w:val="00090C36"/>
    <w:rsid w:val="0009492B"/>
    <w:rsid w:val="000B1BC3"/>
    <w:rsid w:val="000B3CE2"/>
    <w:rsid w:val="000C2B6C"/>
    <w:rsid w:val="000C609C"/>
    <w:rsid w:val="000C7F9F"/>
    <w:rsid w:val="000D01A4"/>
    <w:rsid w:val="000E7772"/>
    <w:rsid w:val="000E783C"/>
    <w:rsid w:val="000F2C08"/>
    <w:rsid w:val="000F6B57"/>
    <w:rsid w:val="00100771"/>
    <w:rsid w:val="00106668"/>
    <w:rsid w:val="00115508"/>
    <w:rsid w:val="00123CE8"/>
    <w:rsid w:val="00124C6E"/>
    <w:rsid w:val="00134DCE"/>
    <w:rsid w:val="00136261"/>
    <w:rsid w:val="00137F04"/>
    <w:rsid w:val="001427CD"/>
    <w:rsid w:val="00156A8B"/>
    <w:rsid w:val="00164678"/>
    <w:rsid w:val="00165309"/>
    <w:rsid w:val="00181876"/>
    <w:rsid w:val="001971ED"/>
    <w:rsid w:val="001B30FC"/>
    <w:rsid w:val="001B4E40"/>
    <w:rsid w:val="001B6CD9"/>
    <w:rsid w:val="001C7E4A"/>
    <w:rsid w:val="001D126B"/>
    <w:rsid w:val="001D4E99"/>
    <w:rsid w:val="001E1523"/>
    <w:rsid w:val="001E32D1"/>
    <w:rsid w:val="001E3CCC"/>
    <w:rsid w:val="001E6179"/>
    <w:rsid w:val="001F58B2"/>
    <w:rsid w:val="00210B68"/>
    <w:rsid w:val="00213D57"/>
    <w:rsid w:val="0023309F"/>
    <w:rsid w:val="002352F8"/>
    <w:rsid w:val="00235C4F"/>
    <w:rsid w:val="00254122"/>
    <w:rsid w:val="002578E3"/>
    <w:rsid w:val="0027468F"/>
    <w:rsid w:val="002866B7"/>
    <w:rsid w:val="00292D43"/>
    <w:rsid w:val="002943F2"/>
    <w:rsid w:val="00294540"/>
    <w:rsid w:val="002A6CF3"/>
    <w:rsid w:val="002B0336"/>
    <w:rsid w:val="002B5A20"/>
    <w:rsid w:val="002C3495"/>
    <w:rsid w:val="002C40CC"/>
    <w:rsid w:val="002D5494"/>
    <w:rsid w:val="002D6CCF"/>
    <w:rsid w:val="00302521"/>
    <w:rsid w:val="00317C90"/>
    <w:rsid w:val="00317FEF"/>
    <w:rsid w:val="00324BFD"/>
    <w:rsid w:val="0033080C"/>
    <w:rsid w:val="00367F70"/>
    <w:rsid w:val="00383C04"/>
    <w:rsid w:val="00392CB4"/>
    <w:rsid w:val="003A3EE1"/>
    <w:rsid w:val="003A53B7"/>
    <w:rsid w:val="003B2341"/>
    <w:rsid w:val="003B5C93"/>
    <w:rsid w:val="003B751C"/>
    <w:rsid w:val="003C33C1"/>
    <w:rsid w:val="003E7FE6"/>
    <w:rsid w:val="003F1C68"/>
    <w:rsid w:val="003F4618"/>
    <w:rsid w:val="00402F3A"/>
    <w:rsid w:val="004040FB"/>
    <w:rsid w:val="004257CD"/>
    <w:rsid w:val="00427CEB"/>
    <w:rsid w:val="0043408C"/>
    <w:rsid w:val="00436E1D"/>
    <w:rsid w:val="00445A8F"/>
    <w:rsid w:val="004506C3"/>
    <w:rsid w:val="0045324D"/>
    <w:rsid w:val="00462F26"/>
    <w:rsid w:val="004754D1"/>
    <w:rsid w:val="00482D37"/>
    <w:rsid w:val="00484ED7"/>
    <w:rsid w:val="00495C02"/>
    <w:rsid w:val="00497D18"/>
    <w:rsid w:val="004C266E"/>
    <w:rsid w:val="004D74DC"/>
    <w:rsid w:val="004F34C0"/>
    <w:rsid w:val="00500D94"/>
    <w:rsid w:val="00504826"/>
    <w:rsid w:val="0050741A"/>
    <w:rsid w:val="0051044F"/>
    <w:rsid w:val="005107AB"/>
    <w:rsid w:val="005119FA"/>
    <w:rsid w:val="00515DFB"/>
    <w:rsid w:val="005203B2"/>
    <w:rsid w:val="00522CFA"/>
    <w:rsid w:val="00524A40"/>
    <w:rsid w:val="00550D8D"/>
    <w:rsid w:val="005529D4"/>
    <w:rsid w:val="00563470"/>
    <w:rsid w:val="0056361B"/>
    <w:rsid w:val="00563D1E"/>
    <w:rsid w:val="00582C81"/>
    <w:rsid w:val="00595D92"/>
    <w:rsid w:val="005A5D6F"/>
    <w:rsid w:val="005C3DFA"/>
    <w:rsid w:val="005D3F35"/>
    <w:rsid w:val="005F2022"/>
    <w:rsid w:val="00606094"/>
    <w:rsid w:val="006069A1"/>
    <w:rsid w:val="00617E6E"/>
    <w:rsid w:val="00626778"/>
    <w:rsid w:val="006276E4"/>
    <w:rsid w:val="00640BC3"/>
    <w:rsid w:val="00645A63"/>
    <w:rsid w:val="00660EBB"/>
    <w:rsid w:val="0066366C"/>
    <w:rsid w:val="006712D8"/>
    <w:rsid w:val="00673D3A"/>
    <w:rsid w:val="00676E8D"/>
    <w:rsid w:val="006840CB"/>
    <w:rsid w:val="006845A3"/>
    <w:rsid w:val="00691863"/>
    <w:rsid w:val="00693770"/>
    <w:rsid w:val="006A1EE6"/>
    <w:rsid w:val="006B2944"/>
    <w:rsid w:val="006B358E"/>
    <w:rsid w:val="006D7B9C"/>
    <w:rsid w:val="006E1683"/>
    <w:rsid w:val="006F61DC"/>
    <w:rsid w:val="00700EEA"/>
    <w:rsid w:val="0074168A"/>
    <w:rsid w:val="007452F3"/>
    <w:rsid w:val="007626C6"/>
    <w:rsid w:val="00764091"/>
    <w:rsid w:val="00772548"/>
    <w:rsid w:val="00772B14"/>
    <w:rsid w:val="007828C7"/>
    <w:rsid w:val="00792948"/>
    <w:rsid w:val="00793739"/>
    <w:rsid w:val="007A1F21"/>
    <w:rsid w:val="007A3336"/>
    <w:rsid w:val="007A3631"/>
    <w:rsid w:val="007A4289"/>
    <w:rsid w:val="007E1732"/>
    <w:rsid w:val="007F242F"/>
    <w:rsid w:val="00801AE0"/>
    <w:rsid w:val="0080273F"/>
    <w:rsid w:val="0080438B"/>
    <w:rsid w:val="00811A4B"/>
    <w:rsid w:val="00817221"/>
    <w:rsid w:val="0082276A"/>
    <w:rsid w:val="00826EEE"/>
    <w:rsid w:val="00830F94"/>
    <w:rsid w:val="008359DC"/>
    <w:rsid w:val="0084447A"/>
    <w:rsid w:val="0086624B"/>
    <w:rsid w:val="0086637F"/>
    <w:rsid w:val="00875A59"/>
    <w:rsid w:val="00895411"/>
    <w:rsid w:val="008A50E7"/>
    <w:rsid w:val="008B5B2F"/>
    <w:rsid w:val="008C7D7B"/>
    <w:rsid w:val="008D3E66"/>
    <w:rsid w:val="008D74E2"/>
    <w:rsid w:val="008E5E04"/>
    <w:rsid w:val="008F02FB"/>
    <w:rsid w:val="008F1DC5"/>
    <w:rsid w:val="00900AB0"/>
    <w:rsid w:val="00900B2F"/>
    <w:rsid w:val="00901B18"/>
    <w:rsid w:val="00906C1B"/>
    <w:rsid w:val="00912A8E"/>
    <w:rsid w:val="0091479D"/>
    <w:rsid w:val="00922A5B"/>
    <w:rsid w:val="009272B0"/>
    <w:rsid w:val="00930480"/>
    <w:rsid w:val="009539D4"/>
    <w:rsid w:val="00954A36"/>
    <w:rsid w:val="00955240"/>
    <w:rsid w:val="0096658F"/>
    <w:rsid w:val="009763E9"/>
    <w:rsid w:val="009766B7"/>
    <w:rsid w:val="009B4676"/>
    <w:rsid w:val="009C29C8"/>
    <w:rsid w:val="009C7328"/>
    <w:rsid w:val="009D2B29"/>
    <w:rsid w:val="00A0412E"/>
    <w:rsid w:val="00A0613D"/>
    <w:rsid w:val="00A266D8"/>
    <w:rsid w:val="00A337EA"/>
    <w:rsid w:val="00A37D12"/>
    <w:rsid w:val="00A70325"/>
    <w:rsid w:val="00A74A0E"/>
    <w:rsid w:val="00A75206"/>
    <w:rsid w:val="00A87263"/>
    <w:rsid w:val="00A87EE7"/>
    <w:rsid w:val="00A9180B"/>
    <w:rsid w:val="00A94507"/>
    <w:rsid w:val="00AC23FD"/>
    <w:rsid w:val="00AD4BA2"/>
    <w:rsid w:val="00AD6E97"/>
    <w:rsid w:val="00AE1BA5"/>
    <w:rsid w:val="00AE5C9A"/>
    <w:rsid w:val="00AF7C11"/>
    <w:rsid w:val="00B147E1"/>
    <w:rsid w:val="00B2035D"/>
    <w:rsid w:val="00B330A6"/>
    <w:rsid w:val="00B424FC"/>
    <w:rsid w:val="00B473B9"/>
    <w:rsid w:val="00B54E45"/>
    <w:rsid w:val="00B610A7"/>
    <w:rsid w:val="00B67A01"/>
    <w:rsid w:val="00B842CD"/>
    <w:rsid w:val="00BA377C"/>
    <w:rsid w:val="00BB147D"/>
    <w:rsid w:val="00BD20CC"/>
    <w:rsid w:val="00BD59F0"/>
    <w:rsid w:val="00BE4B2D"/>
    <w:rsid w:val="00C121DB"/>
    <w:rsid w:val="00C15EE3"/>
    <w:rsid w:val="00C2471E"/>
    <w:rsid w:val="00C33C6E"/>
    <w:rsid w:val="00C33EC2"/>
    <w:rsid w:val="00C35F24"/>
    <w:rsid w:val="00C37BCD"/>
    <w:rsid w:val="00C45F4A"/>
    <w:rsid w:val="00C470D1"/>
    <w:rsid w:val="00C61FEB"/>
    <w:rsid w:val="00C808F9"/>
    <w:rsid w:val="00C81165"/>
    <w:rsid w:val="00C90AD4"/>
    <w:rsid w:val="00C920F4"/>
    <w:rsid w:val="00C9298B"/>
    <w:rsid w:val="00C96425"/>
    <w:rsid w:val="00CA1F6E"/>
    <w:rsid w:val="00CC0C5C"/>
    <w:rsid w:val="00CC10C3"/>
    <w:rsid w:val="00CC4882"/>
    <w:rsid w:val="00CC4F76"/>
    <w:rsid w:val="00D26B8D"/>
    <w:rsid w:val="00D27CF4"/>
    <w:rsid w:val="00D419F5"/>
    <w:rsid w:val="00D469A1"/>
    <w:rsid w:val="00D46C18"/>
    <w:rsid w:val="00D51BF7"/>
    <w:rsid w:val="00D55552"/>
    <w:rsid w:val="00D62250"/>
    <w:rsid w:val="00D64D73"/>
    <w:rsid w:val="00D64E6D"/>
    <w:rsid w:val="00D7702A"/>
    <w:rsid w:val="00D814B1"/>
    <w:rsid w:val="00D85B5C"/>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6C93"/>
    <w:rsid w:val="00E94279"/>
    <w:rsid w:val="00EA08E6"/>
    <w:rsid w:val="00EA1190"/>
    <w:rsid w:val="00EB0CEE"/>
    <w:rsid w:val="00EB573C"/>
    <w:rsid w:val="00EB61A7"/>
    <w:rsid w:val="00EB73EB"/>
    <w:rsid w:val="00EC0B54"/>
    <w:rsid w:val="00EC1F8F"/>
    <w:rsid w:val="00EE5163"/>
    <w:rsid w:val="00EF1C23"/>
    <w:rsid w:val="00EF1C83"/>
    <w:rsid w:val="00F11EDE"/>
    <w:rsid w:val="00F222D1"/>
    <w:rsid w:val="00F32C1D"/>
    <w:rsid w:val="00F37C73"/>
    <w:rsid w:val="00F54086"/>
    <w:rsid w:val="00F5541F"/>
    <w:rsid w:val="00F62E23"/>
    <w:rsid w:val="00F646B8"/>
    <w:rsid w:val="00F94648"/>
    <w:rsid w:val="00FA56A3"/>
    <w:rsid w:val="00FB3B07"/>
    <w:rsid w:val="00FC5AD7"/>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6F61DC"/>
    <w:pPr>
      <w:spacing w:before="120"/>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autoRedefine/>
    <w:qFormat/>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D27CF4"/>
    <w:pPr>
      <w:ind w:left="720" w:right="720" w:firstLine="0"/>
      <w:contextualSpacing/>
    </w:pPr>
    <w:rPr>
      <w:i/>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6F61DC"/>
    <w:pPr>
      <w:spacing w:before="120"/>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autoRedefine/>
    <w:qFormat/>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D27CF4"/>
    <w:pPr>
      <w:ind w:left="720" w:right="720" w:firstLine="0"/>
      <w:contextualSpacing/>
    </w:pPr>
    <w:rPr>
      <w: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53775">
      <w:bodyDiv w:val="1"/>
      <w:marLeft w:val="0"/>
      <w:marRight w:val="0"/>
      <w:marTop w:val="0"/>
      <w:marBottom w:val="0"/>
      <w:divBdr>
        <w:top w:val="none" w:sz="0" w:space="0" w:color="auto"/>
        <w:left w:val="none" w:sz="0" w:space="0" w:color="auto"/>
        <w:bottom w:val="none" w:sz="0" w:space="0" w:color="auto"/>
        <w:right w:val="none" w:sz="0" w:space="0" w:color="auto"/>
      </w:divBdr>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genome.gov/sequencingcosts" TargetMode="Externa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jpeg"/><Relationship Id="rId18" Type="http://schemas.openxmlformats.org/officeDocument/2006/relationships/image" Target="media/image6.emf"/><Relationship Id="rId19" Type="http://schemas.openxmlformats.org/officeDocument/2006/relationships/image" Target="media/image7.tif"/><Relationship Id="rId63" Type="http://schemas.openxmlformats.org/officeDocument/2006/relationships/hyperlink" Target="http://www.invitrogen.com/site/us/en/home/References/Ambion-Tech-Support/rna-tools-and-calculators/dna-and-rna-molecular-weights-and-conversions.html" TargetMode="Externa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image" Target="media/image33.jpg"/><Relationship Id="rId51" Type="http://schemas.openxmlformats.org/officeDocument/2006/relationships/image" Target="media/image34.jpg"/><Relationship Id="rId52" Type="http://schemas.openxmlformats.org/officeDocument/2006/relationships/image" Target="media/image35.jpg"/><Relationship Id="rId53" Type="http://schemas.openxmlformats.org/officeDocument/2006/relationships/image" Target="media/image36.jpg"/><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hyperlink" Target="http://www.ncbi.nlm.nih.gov/geo/query/acc.cgi?acc=GSE44690" TargetMode="External"/><Relationship Id="rId58" Type="http://schemas.openxmlformats.org/officeDocument/2006/relationships/hyperlink" Target="http://www.pnas.org/reports/most-cited" TargetMode="External"/><Relationship Id="rId59" Type="http://schemas.openxmlformats.org/officeDocument/2006/relationships/image" Target="media/image40.emf"/><Relationship Id="rId40" Type="http://schemas.openxmlformats.org/officeDocument/2006/relationships/image" Target="media/image23.emf"/><Relationship Id="rId41" Type="http://schemas.openxmlformats.org/officeDocument/2006/relationships/image" Target="media/image24.jpg"/><Relationship Id="rId42" Type="http://schemas.openxmlformats.org/officeDocument/2006/relationships/image" Target="media/image25.jpg"/><Relationship Id="rId43" Type="http://schemas.openxmlformats.org/officeDocument/2006/relationships/image" Target="media/image26.jpg"/><Relationship Id="rId44" Type="http://schemas.openxmlformats.org/officeDocument/2006/relationships/image" Target="media/image27.jpg"/><Relationship Id="rId45" Type="http://schemas.openxmlformats.org/officeDocument/2006/relationships/image" Target="media/image28.jpg"/><Relationship Id="rId46" Type="http://schemas.openxmlformats.org/officeDocument/2006/relationships/image" Target="media/image29.jpg"/><Relationship Id="rId47" Type="http://schemas.openxmlformats.org/officeDocument/2006/relationships/image" Target="media/image30.jpg"/><Relationship Id="rId48" Type="http://schemas.openxmlformats.org/officeDocument/2006/relationships/image" Target="media/image31.jpg"/><Relationship Id="rId49" Type="http://schemas.openxmlformats.org/officeDocument/2006/relationships/image" Target="media/image32.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ature.com/nature/journal/v403/n6772/full/403851a0.html" TargetMode="Externa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hyperlink" Target="http://www.ncbi.nlm.nih.gov/nuccore/M19921" TargetMode="External"/><Relationship Id="rId39" Type="http://schemas.openxmlformats.org/officeDocument/2006/relationships/hyperlink" Target="http://www.ncbi.nlm.nih.gov/nuccore/K03455" TargetMode="External"/><Relationship Id="rId20" Type="http://schemas.openxmlformats.org/officeDocument/2006/relationships/hyperlink" Target="http://genes.mit.edu/burgelab/mrna-seq/" TargetMode="External"/><Relationship Id="rId21" Type="http://schemas.openxmlformats.org/officeDocument/2006/relationships/image" Target="media/image8.emf"/><Relationship Id="rId22"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image" Target="media/image13.emf"/><Relationship Id="rId29" Type="http://schemas.openxmlformats.org/officeDocument/2006/relationships/image" Target="media/image14.emf"/><Relationship Id="rId61" Type="http://schemas.openxmlformats.org/officeDocument/2006/relationships/image" Target="media/image41.emf"/><Relationship Id="rId10" Type="http://schemas.openxmlformats.org/officeDocument/2006/relationships/hyperlink" Target="http://blog.basespace.illumina.com/2012/02/15/genome-in-a-day/" TargetMode="External"/><Relationship Id="rId11" Type="http://schemas.openxmlformats.org/officeDocument/2006/relationships/hyperlink" Target="http://ccr.coriell.org/Sections/Search/Sample_Detail.aspx?Ref=GM18507" TargetMode="External"/><Relationship Id="rId1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445B3-620B-1243-9B05-4371CD110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41</Pages>
  <Words>91712</Words>
  <Characters>522761</Characters>
  <Application>Microsoft Macintosh Word</Application>
  <DocSecurity>0</DocSecurity>
  <Lines>4356</Lines>
  <Paragraphs>1226</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61324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27</cp:revision>
  <dcterms:created xsi:type="dcterms:W3CDTF">2013-08-30T16:37:00Z</dcterms:created>
  <dcterms:modified xsi:type="dcterms:W3CDTF">2014-02-19T13:50: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